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D4515C"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EA20AE" w:rsidRDefault="00D942ED" w:rsidP="00A47993">
            <w:pPr>
              <w:pStyle w:val="Remissivo1"/>
            </w:pPr>
            <w:r w:rsidRPr="00EA20AE">
              <w:t>RecSys</w:t>
            </w:r>
          </w:p>
          <w:p w14:paraId="25F1B6B2" w14:textId="77777777" w:rsidR="00F31FE8" w:rsidRPr="00EA20AE" w:rsidRDefault="00F31FE8" w:rsidP="00F31FE8">
            <w:r w:rsidRPr="00EA20AE">
              <w:t>SVM</w:t>
            </w:r>
          </w:p>
          <w:p w14:paraId="02AD21B5" w14:textId="77777777" w:rsidR="00FF5562" w:rsidRPr="00EA20AE" w:rsidRDefault="00AE34C4" w:rsidP="00F31FE8">
            <w:r w:rsidRPr="00EA20AE">
              <w:t>AUC</w:t>
            </w:r>
          </w:p>
          <w:p w14:paraId="7942D138" w14:textId="77777777" w:rsidR="00AE34C4" w:rsidRPr="00EA20AE" w:rsidRDefault="00AE34C4" w:rsidP="00F31FE8">
            <w:r w:rsidRPr="00EA20AE">
              <w:t>RBF</w:t>
            </w:r>
          </w:p>
          <w:p w14:paraId="698083C8" w14:textId="77777777" w:rsidR="00AE34C4" w:rsidRPr="00EA20AE" w:rsidRDefault="00AE34C4" w:rsidP="00F31FE8">
            <w:r w:rsidRPr="00EA20AE">
              <w:t>GPML</w:t>
            </w:r>
          </w:p>
          <w:p w14:paraId="0915174B" w14:textId="77777777" w:rsidR="00D212D3" w:rsidRPr="00EA20AE" w:rsidRDefault="00D212D3" w:rsidP="00F31FE8">
            <w:r w:rsidRPr="00EA20AE">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 xml:space="preserve">Operating C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Pr="00EA20AE" w:rsidRDefault="00D212D3" w:rsidP="00F31FE8">
            <w:pPr>
              <w:rPr>
                <w:i/>
                <w:lang w:val="en-US"/>
              </w:rPr>
            </w:pPr>
            <w:r w:rsidRPr="00EA20AE">
              <w:rPr>
                <w:i/>
                <w:lang w:val="en-US"/>
              </w:rPr>
              <w:t>Gaussian Process Regression</w:t>
            </w:r>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D4515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D4515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D4515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D4515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D4515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D4515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r w:rsidR="00D4515C">
        <w:fldChar w:fldCharType="begin"/>
      </w:r>
      <w:r w:rsidR="00D4515C">
        <w:instrText xml:space="preserve"> SEQ Figura \* ARABIC </w:instrText>
      </w:r>
      <w:r w:rsidR="00D4515C">
        <w:fldChar w:fldCharType="separate"/>
      </w:r>
      <w:r w:rsidR="005C2958">
        <w:rPr>
          <w:noProof/>
        </w:rPr>
        <w:t>1</w:t>
      </w:r>
      <w:r w:rsidR="00D4515C">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r w:rsidR="00D4515C">
        <w:fldChar w:fldCharType="begin"/>
      </w:r>
      <w:r w:rsidR="00D4515C">
        <w:instrText xml:space="preserve"> SEQ Figura \* ARABIC </w:instrText>
      </w:r>
      <w:r w:rsidR="00D4515C">
        <w:fldChar w:fldCharType="separate"/>
      </w:r>
      <w:r w:rsidR="005C2958">
        <w:rPr>
          <w:noProof/>
        </w:rPr>
        <w:t>2</w:t>
      </w:r>
      <w:r w:rsidR="00D4515C">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r w:rsidR="00D4515C">
        <w:fldChar w:fldCharType="begin"/>
      </w:r>
      <w:r w:rsidR="00D4515C">
        <w:instrText xml:space="preserve"> SEQ Figura \* ARABIC </w:instrText>
      </w:r>
      <w:r w:rsidR="00D4515C">
        <w:fldChar w:fldCharType="separate"/>
      </w:r>
      <w:r w:rsidR="005C2958">
        <w:rPr>
          <w:noProof/>
        </w:rPr>
        <w:t>3</w:t>
      </w:r>
      <w:r w:rsidR="00D4515C">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r w:rsidR="00D4515C">
        <w:fldChar w:fldCharType="begin"/>
      </w:r>
      <w:r w:rsidR="00D4515C">
        <w:instrText xml:space="preserve"> SEQ Figura \* ARABIC </w:instrText>
      </w:r>
      <w:r w:rsidR="00D4515C">
        <w:fldChar w:fldCharType="separate"/>
      </w:r>
      <w:r w:rsidR="005C2958">
        <w:rPr>
          <w:noProof/>
        </w:rPr>
        <w:t>4</w:t>
      </w:r>
      <w:r w:rsidR="00D4515C">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r w:rsidR="00D4515C">
        <w:fldChar w:fldCharType="begin"/>
      </w:r>
      <w:r w:rsidR="00D4515C">
        <w:instrText xml:space="preserve"> SEQ Figura \* ARABIC </w:instrText>
      </w:r>
      <w:r w:rsidR="00D4515C">
        <w:fldChar w:fldCharType="separate"/>
      </w:r>
      <w:r w:rsidR="005C2958">
        <w:rPr>
          <w:noProof/>
        </w:rPr>
        <w:t>5</w:t>
      </w:r>
      <w:r w:rsidR="00D4515C">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r w:rsidR="00D4515C">
        <w:fldChar w:fldCharType="begin"/>
      </w:r>
      <w:r w:rsidR="00D4515C">
        <w:instrText xml:space="preserve"> SEQ Figura \* ARABIC </w:instrText>
      </w:r>
      <w:r w:rsidR="00D4515C">
        <w:fldChar w:fldCharType="separate"/>
      </w:r>
      <w:r w:rsidR="005C2958">
        <w:rPr>
          <w:noProof/>
        </w:rPr>
        <w:t>6</w:t>
      </w:r>
      <w:r w:rsidR="00D4515C">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096696F6"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r w:rsidR="00D4515C">
        <w:fldChar w:fldCharType="begin"/>
      </w:r>
      <w:r w:rsidR="00D4515C">
        <w:instrText xml:space="preserve"> SEQ Figura \* ARABIC </w:instrText>
      </w:r>
      <w:r w:rsidR="00D4515C">
        <w:fldChar w:fldCharType="separate"/>
      </w:r>
      <w:r w:rsidR="005C2958">
        <w:rPr>
          <w:noProof/>
        </w:rPr>
        <w:t>7</w:t>
      </w:r>
      <w:r w:rsidR="00D4515C">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r w:rsidR="00D4515C">
        <w:fldChar w:fldCharType="begin"/>
      </w:r>
      <w:r w:rsidR="00D4515C">
        <w:instrText xml:space="preserve"> SEQ Quadro \* ARABIC </w:instrText>
      </w:r>
      <w:r w:rsidR="00D4515C">
        <w:fldChar w:fldCharType="separate"/>
      </w:r>
      <w:r>
        <w:rPr>
          <w:noProof/>
        </w:rPr>
        <w:t>1</w:t>
      </w:r>
      <w:r w:rsidR="00D4515C">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proofErr w:type="spellStart"/>
            <w:r w:rsidRPr="00FB3F81">
              <w:rPr>
                <w:lang w:val="en-US"/>
              </w:rPr>
              <w:lastRenderedPageBreak/>
              <w:t>Utiliza</w:t>
            </w:r>
            <w:proofErr w:type="spellEnd"/>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proofErr w:type="spellStart"/>
      <w:r w:rsidR="00E250F5" w:rsidRPr="00E250F5">
        <w:rPr>
          <w:i/>
        </w:rPr>
        <w:t>matrix</w:t>
      </w:r>
      <w:proofErr w:type="spellEnd"/>
      <w:r w:rsidR="00E250F5" w:rsidRPr="00E250F5">
        <w:rPr>
          <w:i/>
        </w:rPr>
        <w:t xml:space="preserve"> </w:t>
      </w:r>
      <w:proofErr w:type="spellStart"/>
      <w:r w:rsidR="00E250F5" w:rsidRPr="00E250F5">
        <w:rPr>
          <w:i/>
        </w:rPr>
        <w:t>factorization</w:t>
      </w:r>
      <w:proofErr w:type="spellEnd"/>
      <w:r w:rsidR="00E250F5" w:rsidRPr="00E250F5">
        <w:rPr>
          <w:iCs w:val="0"/>
        </w:rPr>
        <w:t xml:space="preserve"> </w:t>
      </w:r>
      <w:r w:rsidR="00E250F5">
        <w:rPr>
          <w:iCs w:val="0"/>
        </w:rPr>
        <w:t>(</w:t>
      </w:r>
      <w:r w:rsidR="001E10C6" w:rsidRPr="001E10C6">
        <w:rPr>
          <w:iCs w:val="0"/>
        </w:rPr>
        <w:t>SVD</w:t>
      </w:r>
      <w:r w:rsidR="001E10C6">
        <w:rPr>
          <w:iCs w:val="0"/>
        </w:rPr>
        <w:t xml:space="preserve">, </w:t>
      </w:r>
      <w:proofErr w:type="spellStart"/>
      <w:r w:rsidR="001E10C6" w:rsidRPr="001E10C6">
        <w:rPr>
          <w:i/>
        </w:rPr>
        <w:t>Neighbourhood</w:t>
      </w:r>
      <w:proofErr w:type="spellEnd"/>
      <w:r w:rsidR="001E10C6" w:rsidRPr="001E10C6">
        <w:rPr>
          <w:iCs w:val="0"/>
        </w:rPr>
        <w:t xml:space="preserve"> SVD</w:t>
      </w:r>
      <w:r w:rsidR="00BD07BF">
        <w:rPr>
          <w:iCs w:val="0"/>
        </w:rPr>
        <w:t xml:space="preserve">, </w:t>
      </w:r>
      <w:proofErr w:type="spellStart"/>
      <w:r w:rsidR="00BD07BF" w:rsidRPr="00BD07BF">
        <w:rPr>
          <w:i/>
        </w:rPr>
        <w:t>Deep</w:t>
      </w:r>
      <w:proofErr w:type="spellEnd"/>
      <w:r w:rsidR="00BD07BF" w:rsidRPr="00BD07BF">
        <w:rPr>
          <w:i/>
        </w:rPr>
        <w:t xml:space="preserve">-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proofErr w:type="spellStart"/>
      <w:r w:rsidR="00E250F5" w:rsidRPr="009B7DA2">
        <w:rPr>
          <w:i/>
        </w:rPr>
        <w:t>factorization</w:t>
      </w:r>
      <w:proofErr w:type="spellEnd"/>
      <w:r w:rsidR="009B7DA2">
        <w:rPr>
          <w:i/>
        </w:rPr>
        <w:t xml:space="preserve"> </w:t>
      </w:r>
      <w:r w:rsidR="009B7DA2" w:rsidRPr="004F127B">
        <w:rPr>
          <w:iCs w:val="0"/>
        </w:rPr>
        <w:t>(</w:t>
      </w:r>
      <w:r w:rsidR="004F127B" w:rsidRPr="004F127B">
        <w:rPr>
          <w:i/>
        </w:rPr>
        <w:t xml:space="preserve">Tensor </w:t>
      </w:r>
      <w:proofErr w:type="spellStart"/>
      <w:r w:rsidR="004F127B" w:rsidRPr="004F127B">
        <w:rPr>
          <w:i/>
        </w:rPr>
        <w:t>Decomposition</w:t>
      </w:r>
      <w:proofErr w:type="spellEnd"/>
      <w:r w:rsidR="000B0FEF">
        <w:rPr>
          <w:iCs w:val="0"/>
        </w:rPr>
        <w:t xml:space="preserve">, </w:t>
      </w:r>
      <w:proofErr w:type="spellStart"/>
      <w:r w:rsidR="000B0FEF" w:rsidRPr="000B0FEF">
        <w:rPr>
          <w:i/>
        </w:rPr>
        <w:t>Nonnegative</w:t>
      </w:r>
      <w:proofErr w:type="spellEnd"/>
      <w:r w:rsidR="000B0FEF" w:rsidRPr="000B0FEF">
        <w:rPr>
          <w:i/>
        </w:rPr>
        <w:t xml:space="preserve"> Tensor </w:t>
      </w:r>
      <w:proofErr w:type="spellStart"/>
      <w:r w:rsidR="000B0FEF" w:rsidRPr="000B0FEF">
        <w:rPr>
          <w:i/>
        </w:rPr>
        <w:t>Factorization</w:t>
      </w:r>
      <w:proofErr w:type="spellEnd"/>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7BC6C18D" w:rsidR="007B0815" w:rsidRPr="001D1B89" w:rsidRDefault="007B0815" w:rsidP="00A47993">
      <w:pPr>
        <w:pStyle w:val="Ttulo1"/>
        <w:rPr>
          <w:lang w:val="en-US"/>
        </w:rPr>
      </w:pPr>
      <w:bookmarkStart w:id="33" w:name="_Toc42466981"/>
      <w:r w:rsidRPr="001D1B89">
        <w:rPr>
          <w:lang w:val="en-US"/>
        </w:rPr>
        <w:lastRenderedPageBreak/>
        <w:t xml:space="preserve">Modelagem do </w:t>
      </w:r>
      <w:r w:rsidR="00A8737B" w:rsidRPr="001D1B89">
        <w:rPr>
          <w:lang w:val="en-US"/>
        </w:rPr>
        <w:t>“</w:t>
      </w:r>
      <w:r w:rsidR="00EA20AE" w:rsidRPr="001D1B89">
        <w:rPr>
          <w:i/>
          <w:iCs w:val="0"/>
          <w:lang w:val="en-US"/>
        </w:rPr>
        <w:t>Dynamic and Contextual Recommendations of Music</w:t>
      </w:r>
      <w:r w:rsidR="00A8737B" w:rsidRPr="001D1B89">
        <w:rPr>
          <w:lang w:val="en-US"/>
        </w:rPr>
        <w:t>”</w:t>
      </w:r>
      <w:bookmarkEnd w:id="33"/>
    </w:p>
    <w:p w14:paraId="73046BB6" w14:textId="0DB3BEED" w:rsidR="001531B8" w:rsidRDefault="00396243" w:rsidP="00A47993">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r w:rsidR="00D4515C">
        <w:fldChar w:fldCharType="begin"/>
      </w:r>
      <w:r w:rsidR="00D4515C">
        <w:instrText xml:space="preserve"> SEQ Figura \* ARABIC </w:instrText>
      </w:r>
      <w:r w:rsidR="00D4515C">
        <w:fldChar w:fldCharType="separate"/>
      </w:r>
      <w:r w:rsidR="005C2958">
        <w:rPr>
          <w:noProof/>
        </w:rPr>
        <w:t>8</w:t>
      </w:r>
      <w:r w:rsidR="00D4515C">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proofErr w:type="spellStart"/>
      <w:r w:rsidR="00E57227" w:rsidRPr="0062777A">
        <w:rPr>
          <w:i/>
          <w:iCs w:val="0"/>
        </w:rPr>
        <w:t>Dynamic</w:t>
      </w:r>
      <w:proofErr w:type="spellEnd"/>
      <w:r w:rsidR="00E57227" w:rsidRPr="0062777A">
        <w:rPr>
          <w:i/>
          <w:iCs w:val="0"/>
        </w:rPr>
        <w:t xml:space="preserve"> </w:t>
      </w:r>
      <w:proofErr w:type="spellStart"/>
      <w:r w:rsidR="00E85437" w:rsidRPr="0062777A">
        <w:rPr>
          <w:i/>
          <w:iCs w:val="0"/>
        </w:rPr>
        <w:t>and</w:t>
      </w:r>
      <w:proofErr w:type="spellEnd"/>
      <w:r w:rsidR="00E85437" w:rsidRPr="0062777A">
        <w:rPr>
          <w:i/>
          <w:iCs w:val="0"/>
        </w:rPr>
        <w:t xml:space="preserve"> </w:t>
      </w:r>
      <w:r w:rsidR="00E57227" w:rsidRPr="0062777A">
        <w:rPr>
          <w:i/>
          <w:iCs w:val="0"/>
        </w:rPr>
        <w:t>Contextual</w:t>
      </w:r>
      <w:r w:rsidR="00E85437" w:rsidRPr="0062777A">
        <w:rPr>
          <w:i/>
          <w:iCs w:val="0"/>
        </w:rPr>
        <w:t xml:space="preserve"> </w:t>
      </w:r>
      <w:proofErr w:type="spellStart"/>
      <w:r w:rsidR="00E85437" w:rsidRPr="0062777A">
        <w:rPr>
          <w:i/>
          <w:iCs w:val="0"/>
        </w:rPr>
        <w:t>Recommendations</w:t>
      </w:r>
      <w:proofErr w:type="spellEnd"/>
      <w:r w:rsidR="00E85437" w:rsidRPr="0062777A">
        <w:rPr>
          <w:i/>
          <w:iCs w:val="0"/>
        </w:rPr>
        <w:t xml:space="preserve"> </w:t>
      </w:r>
      <w:proofErr w:type="spellStart"/>
      <w:r w:rsidR="00E85437" w:rsidRPr="0062777A">
        <w:rPr>
          <w:i/>
          <w:iCs w:val="0"/>
        </w:rPr>
        <w:t>of</w:t>
      </w:r>
      <w:proofErr w:type="spellEnd"/>
      <w:r w:rsidR="00E57227" w:rsidRPr="0062777A">
        <w:rPr>
          <w:i/>
          <w:iCs w:val="0"/>
        </w:rPr>
        <w:t xml:space="preserve"> </w:t>
      </w:r>
      <w:r w:rsidR="00E85437" w:rsidRPr="0062777A">
        <w:rPr>
          <w:i/>
          <w:iCs w:val="0"/>
        </w:rPr>
        <w:t>M</w:t>
      </w:r>
      <w:r w:rsidR="00E57227" w:rsidRPr="0062777A">
        <w:rPr>
          <w:i/>
          <w:iCs w:val="0"/>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r w:rsidR="00D4515C">
        <w:fldChar w:fldCharType="begin"/>
      </w:r>
      <w:r w:rsidR="00D4515C">
        <w:instrText xml:space="preserve"> SEQ Figura \* ARABIC </w:instrText>
      </w:r>
      <w:r w:rsidR="00D4515C">
        <w:fldChar w:fldCharType="separate"/>
      </w:r>
      <w:r w:rsidR="005C2958">
        <w:rPr>
          <w:noProof/>
        </w:rPr>
        <w:t>9</w:t>
      </w:r>
      <w:r w:rsidR="00D4515C">
        <w:rPr>
          <w:noProof/>
        </w:rPr>
        <w:fldChar w:fldCharType="end"/>
      </w:r>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6DD972D8" w:rsidR="00734467" w:rsidRDefault="00BD6225" w:rsidP="00A47993">
      <w:r>
        <w:tab/>
      </w:r>
      <w:r w:rsidR="00EF23A5">
        <w:t>Os contextos</w:t>
      </w:r>
      <w:r>
        <w:t xml:space="preserve"> </w:t>
      </w:r>
      <w:proofErr w:type="gramStart"/>
      <w:r>
        <w:t>do sistemas</w:t>
      </w:r>
      <w:proofErr w:type="gramEnd"/>
      <w:r>
        <w:t xml:space="preserve">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3DA89470" w:rsidR="008836AF" w:rsidRDefault="008836AF" w:rsidP="00A47993">
      <w:pPr>
        <w:pStyle w:val="Legenda"/>
      </w:pPr>
      <w:bookmarkStart w:id="41" w:name="_Ref42447458"/>
      <w:r>
        <w:t xml:space="preserve">Figura </w:t>
      </w:r>
      <w:r w:rsidR="00D4515C">
        <w:fldChar w:fldCharType="begin"/>
      </w:r>
      <w:r w:rsidR="00D4515C">
        <w:instrText xml:space="preserve"> SEQ Figura \* ARABIC </w:instrText>
      </w:r>
      <w:r w:rsidR="00D4515C">
        <w:fldChar w:fldCharType="separate"/>
      </w:r>
      <w:r w:rsidR="005C2958">
        <w:rPr>
          <w:noProof/>
        </w:rPr>
        <w:t>10</w:t>
      </w:r>
      <w:r w:rsidR="00D4515C">
        <w:rPr>
          <w:noProof/>
        </w:rPr>
        <w:fldChar w:fldCharType="end"/>
      </w:r>
      <w:bookmarkEnd w:id="41"/>
      <w:r>
        <w:t xml:space="preserve"> </w:t>
      </w:r>
      <w:r w:rsidRPr="00D32B84">
        <w:t xml:space="preserve">Lista de ações que auxiliarão o entendimento do contexto de ambiente e comportamento do usuário </w:t>
      </w:r>
      <w:proofErr w:type="gramStart"/>
      <w:r w:rsidRPr="00D32B84">
        <w:t xml:space="preserve">do </w:t>
      </w:r>
      <w:r w:rsidR="00EF23A5" w:rsidRPr="00D32B84">
        <w:t>aplicação</w:t>
      </w:r>
      <w:proofErr w:type="gramEnd"/>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44D0F551" w:rsidR="00EE5AC3" w:rsidRDefault="00BC71C6" w:rsidP="00A47993">
      <w:pPr>
        <w:pStyle w:val="Ttulo2"/>
      </w:pPr>
      <w:bookmarkStart w:id="44" w:name="_Toc42466987"/>
      <w:r>
        <w:t>Metodologia</w:t>
      </w:r>
      <w:r w:rsidR="00EE5AC3">
        <w:t xml:space="preserve"> do sistema</w:t>
      </w:r>
      <w:bookmarkEnd w:id="44"/>
    </w:p>
    <w:p w14:paraId="303F21D0" w14:textId="39852770" w:rsidR="006C7738" w:rsidRPr="006C7738" w:rsidRDefault="006C7738" w:rsidP="00A47993">
      <w:r>
        <w:tab/>
      </w:r>
      <w:r w:rsidR="00F7313E">
        <w:t xml:space="preserve">Para validar o modelo de sistema de recomendação, será desenvolvido uma aplicação,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7EC067BC">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r w:rsidR="00D4515C">
        <w:fldChar w:fldCharType="begin"/>
      </w:r>
      <w:r w:rsidR="00D4515C">
        <w:instrText xml:space="preserve"> SEQ Figura \* ARABIC </w:instrText>
      </w:r>
      <w:r w:rsidR="00D4515C">
        <w:fldChar w:fldCharType="separate"/>
      </w:r>
      <w:r w:rsidR="005C2958">
        <w:rPr>
          <w:noProof/>
        </w:rPr>
        <w:t>11</w:t>
      </w:r>
      <w:r w:rsidR="00D4515C">
        <w:rPr>
          <w:noProof/>
        </w:rPr>
        <w:fldChar w:fldCharType="end"/>
      </w:r>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2B40B900" w14:textId="3AFC0ADB" w:rsidR="00D553A0" w:rsidRDefault="00815FF8" w:rsidP="00607C38">
      <w:pPr>
        <w:pStyle w:val="Listas1"/>
        <w:numPr>
          <w:ilvl w:val="0"/>
          <w:numId w:val="46"/>
        </w:numPr>
      </w:pPr>
      <w:r>
        <w:t>Qual o Player de música você utiliza atualmente</w:t>
      </w:r>
      <w:r w:rsidR="00D553A0">
        <w:t>?</w:t>
      </w:r>
    </w:p>
    <w:p w14:paraId="72393C76" w14:textId="5950B285" w:rsidR="00865A71" w:rsidRDefault="00865A71" w:rsidP="00865A71">
      <w:pPr>
        <w:pStyle w:val="PargrafodaLista"/>
        <w:numPr>
          <w:ilvl w:val="1"/>
          <w:numId w:val="46"/>
        </w:numPr>
      </w:pPr>
      <w:r>
        <w:t>Spotify</w:t>
      </w:r>
    </w:p>
    <w:p w14:paraId="07DD86B1" w14:textId="1CFB01EB" w:rsidR="00865A71" w:rsidRDefault="00865A71" w:rsidP="00865A71">
      <w:pPr>
        <w:pStyle w:val="PargrafodaLista"/>
        <w:numPr>
          <w:ilvl w:val="1"/>
          <w:numId w:val="46"/>
        </w:numPr>
      </w:pPr>
      <w:proofErr w:type="spellStart"/>
      <w:r>
        <w:t>Deezer</w:t>
      </w:r>
      <w:proofErr w:type="spellEnd"/>
    </w:p>
    <w:p w14:paraId="64855A21" w14:textId="7A528AA2" w:rsidR="00865A71" w:rsidRDefault="00865A71" w:rsidP="00865A71">
      <w:pPr>
        <w:pStyle w:val="PargrafodaLista"/>
        <w:numPr>
          <w:ilvl w:val="1"/>
          <w:numId w:val="46"/>
        </w:numPr>
      </w:pPr>
      <w:r>
        <w:t>Youtube Music</w:t>
      </w:r>
    </w:p>
    <w:p w14:paraId="4B9D6AB4" w14:textId="0C0270EC" w:rsidR="00865A71" w:rsidRDefault="00865A71" w:rsidP="00865A71">
      <w:pPr>
        <w:pStyle w:val="PargrafodaLista"/>
        <w:numPr>
          <w:ilvl w:val="1"/>
          <w:numId w:val="46"/>
        </w:numPr>
      </w:pPr>
      <w:r>
        <w:t>TIDAL</w:t>
      </w:r>
    </w:p>
    <w:p w14:paraId="54B2BA04" w14:textId="5E9B586F" w:rsidR="00865A71" w:rsidRDefault="00865A71" w:rsidP="00865A71">
      <w:pPr>
        <w:pStyle w:val="PargrafodaLista"/>
        <w:numPr>
          <w:ilvl w:val="1"/>
          <w:numId w:val="46"/>
        </w:numPr>
      </w:pPr>
      <w:r>
        <w:t>Apple Music</w:t>
      </w:r>
    </w:p>
    <w:p w14:paraId="089C86AD" w14:textId="1E591B92" w:rsidR="00865A71" w:rsidRDefault="00865A71" w:rsidP="00865A71">
      <w:pPr>
        <w:pStyle w:val="PargrafodaLista"/>
        <w:numPr>
          <w:ilvl w:val="1"/>
          <w:numId w:val="46"/>
        </w:numPr>
      </w:pPr>
      <w:r>
        <w:t>Google Play Music</w:t>
      </w:r>
    </w:p>
    <w:p w14:paraId="5B837858" w14:textId="59D8AE32" w:rsidR="00865A71" w:rsidRDefault="00865A71" w:rsidP="00865A71">
      <w:pPr>
        <w:pStyle w:val="PargrafodaLista"/>
        <w:numPr>
          <w:ilvl w:val="1"/>
          <w:numId w:val="46"/>
        </w:numPr>
      </w:pPr>
      <w:r>
        <w:t>Outro</w:t>
      </w:r>
    </w:p>
    <w:p w14:paraId="5B933F9B" w14:textId="12DB8C51" w:rsidR="00865A71" w:rsidRDefault="004F1933" w:rsidP="00607C38">
      <w:pPr>
        <w:pStyle w:val="Listas1"/>
        <w:numPr>
          <w:ilvl w:val="0"/>
          <w:numId w:val="46"/>
        </w:numPr>
      </w:pPr>
      <w:r>
        <w:t>Você utiliza o Spotify?</w:t>
      </w:r>
    </w:p>
    <w:p w14:paraId="62B2E726" w14:textId="12CF06B3" w:rsidR="00607C38" w:rsidRDefault="00607C38" w:rsidP="00607C38">
      <w:pPr>
        <w:pStyle w:val="Listas1"/>
        <w:numPr>
          <w:ilvl w:val="0"/>
          <w:numId w:val="46"/>
        </w:numPr>
      </w:pPr>
      <w:r w:rsidRPr="00607C38">
        <w:t>Você acredita que as recomendações musicais realizadas via software poderiam ser melhoradas?</w:t>
      </w:r>
      <w:r w:rsidRPr="00607C38">
        <w:t xml:space="preserve"> </w:t>
      </w:r>
    </w:p>
    <w:p w14:paraId="02976301" w14:textId="135F4146" w:rsidR="007F25A7" w:rsidRDefault="00264A84" w:rsidP="00607C38">
      <w:pPr>
        <w:pStyle w:val="Listas1"/>
        <w:numPr>
          <w:ilvl w:val="0"/>
          <w:numId w:val="46"/>
        </w:numPr>
      </w:pPr>
      <w:r w:rsidRPr="00264A84">
        <w:t>Você acredita que o contexto poderia melhorar essas recomendações?</w:t>
      </w:r>
      <w:r w:rsidR="007F25A7">
        <w:t xml:space="preserve"> </w:t>
      </w:r>
    </w:p>
    <w:p w14:paraId="71DDBB60" w14:textId="0E58B514" w:rsidR="00C4086D" w:rsidRDefault="001F3F3B" w:rsidP="00607C38">
      <w:pPr>
        <w:pStyle w:val="Listas1"/>
        <w:numPr>
          <w:ilvl w:val="0"/>
          <w:numId w:val="46"/>
        </w:numPr>
      </w:pPr>
      <w:r w:rsidRPr="001F3F3B">
        <w:t>Em quais atividades costuma ouvir música?</w:t>
      </w:r>
    </w:p>
    <w:p w14:paraId="1C13F317" w14:textId="77777777" w:rsidR="00B62674" w:rsidRDefault="00B62674" w:rsidP="00B62674">
      <w:pPr>
        <w:pStyle w:val="PargrafodaLista"/>
        <w:numPr>
          <w:ilvl w:val="1"/>
          <w:numId w:val="46"/>
        </w:numPr>
      </w:pPr>
      <w:r>
        <w:t>Acordando</w:t>
      </w:r>
    </w:p>
    <w:p w14:paraId="446170A7" w14:textId="77777777" w:rsidR="00B62674" w:rsidRDefault="00B62674" w:rsidP="00B62674">
      <w:pPr>
        <w:pStyle w:val="PargrafodaLista"/>
        <w:numPr>
          <w:ilvl w:val="1"/>
          <w:numId w:val="46"/>
        </w:numPr>
      </w:pPr>
      <w:r>
        <w:t>Assistindo a filmes / séries / novelas</w:t>
      </w:r>
    </w:p>
    <w:p w14:paraId="692B9274" w14:textId="77777777" w:rsidR="00B62674" w:rsidRDefault="00B62674" w:rsidP="00B62674">
      <w:pPr>
        <w:pStyle w:val="PargrafodaLista"/>
        <w:numPr>
          <w:ilvl w:val="1"/>
          <w:numId w:val="46"/>
        </w:numPr>
      </w:pPr>
      <w:r>
        <w:lastRenderedPageBreak/>
        <w:t>Comendo</w:t>
      </w:r>
    </w:p>
    <w:p w14:paraId="479E5989" w14:textId="77777777" w:rsidR="00B62674" w:rsidRDefault="00B62674" w:rsidP="00B62674">
      <w:pPr>
        <w:pStyle w:val="PargrafodaLista"/>
        <w:numPr>
          <w:ilvl w:val="1"/>
          <w:numId w:val="46"/>
        </w:numPr>
      </w:pPr>
      <w:r>
        <w:t>Correndo</w:t>
      </w:r>
    </w:p>
    <w:p w14:paraId="20DDBE1B" w14:textId="77777777" w:rsidR="00B62674" w:rsidRDefault="00B62674" w:rsidP="00B62674">
      <w:pPr>
        <w:pStyle w:val="PargrafodaLista"/>
        <w:numPr>
          <w:ilvl w:val="1"/>
          <w:numId w:val="46"/>
        </w:numPr>
      </w:pPr>
      <w:r>
        <w:t>Dirigindo</w:t>
      </w:r>
    </w:p>
    <w:p w14:paraId="75D2C368" w14:textId="77777777" w:rsidR="00B62674" w:rsidRDefault="00B62674" w:rsidP="00B62674">
      <w:pPr>
        <w:pStyle w:val="PargrafodaLista"/>
        <w:numPr>
          <w:ilvl w:val="1"/>
          <w:numId w:val="46"/>
        </w:numPr>
      </w:pPr>
      <w:r>
        <w:t>Estudando</w:t>
      </w:r>
    </w:p>
    <w:p w14:paraId="319F766D" w14:textId="77777777" w:rsidR="00B62674" w:rsidRDefault="00B62674" w:rsidP="00B62674">
      <w:pPr>
        <w:pStyle w:val="PargrafodaLista"/>
        <w:numPr>
          <w:ilvl w:val="1"/>
          <w:numId w:val="46"/>
        </w:numPr>
      </w:pPr>
      <w:r>
        <w:t>Jogando</w:t>
      </w:r>
    </w:p>
    <w:p w14:paraId="4D8F0100" w14:textId="77777777" w:rsidR="00B62674" w:rsidRDefault="00B62674" w:rsidP="00B62674">
      <w:pPr>
        <w:pStyle w:val="PargrafodaLista"/>
        <w:numPr>
          <w:ilvl w:val="1"/>
          <w:numId w:val="46"/>
        </w:numPr>
      </w:pPr>
      <w:r>
        <w:t>Lazer</w:t>
      </w:r>
    </w:p>
    <w:p w14:paraId="022628D5" w14:textId="77777777" w:rsidR="00B62674" w:rsidRDefault="00B62674" w:rsidP="00B62674">
      <w:pPr>
        <w:pStyle w:val="PargrafodaLista"/>
        <w:numPr>
          <w:ilvl w:val="1"/>
          <w:numId w:val="46"/>
        </w:numPr>
      </w:pPr>
      <w:r>
        <w:t>Lendo</w:t>
      </w:r>
    </w:p>
    <w:p w14:paraId="0CF91FF7" w14:textId="77777777" w:rsidR="00B62674" w:rsidRDefault="00B62674" w:rsidP="00B62674">
      <w:pPr>
        <w:pStyle w:val="PargrafodaLista"/>
        <w:numPr>
          <w:ilvl w:val="1"/>
          <w:numId w:val="46"/>
        </w:numPr>
      </w:pPr>
      <w:r>
        <w:t>Indo dormir</w:t>
      </w:r>
    </w:p>
    <w:p w14:paraId="4C4BFD21" w14:textId="77777777" w:rsidR="00B62674" w:rsidRDefault="00B62674" w:rsidP="00B62674">
      <w:pPr>
        <w:pStyle w:val="PargrafodaLista"/>
        <w:numPr>
          <w:ilvl w:val="1"/>
          <w:numId w:val="46"/>
        </w:numPr>
      </w:pPr>
      <w:r>
        <w:t>Passeando</w:t>
      </w:r>
    </w:p>
    <w:p w14:paraId="1A3AC6E1" w14:textId="77777777" w:rsidR="00B62674" w:rsidRDefault="00B62674" w:rsidP="00B62674">
      <w:pPr>
        <w:pStyle w:val="PargrafodaLista"/>
        <w:numPr>
          <w:ilvl w:val="1"/>
          <w:numId w:val="46"/>
        </w:numPr>
      </w:pPr>
      <w:r>
        <w:t>Praticando exercícios</w:t>
      </w:r>
    </w:p>
    <w:p w14:paraId="5BEC5F82" w14:textId="77777777" w:rsidR="00B62674" w:rsidRDefault="00B62674" w:rsidP="00B62674">
      <w:pPr>
        <w:pStyle w:val="PargrafodaLista"/>
        <w:numPr>
          <w:ilvl w:val="1"/>
          <w:numId w:val="46"/>
        </w:numPr>
      </w:pPr>
      <w:r>
        <w:t>Trabalhando</w:t>
      </w:r>
    </w:p>
    <w:p w14:paraId="1A443D38" w14:textId="3B461A6C" w:rsidR="00B62674" w:rsidRDefault="00B62674" w:rsidP="00B62674">
      <w:pPr>
        <w:pStyle w:val="PargrafodaLista"/>
        <w:numPr>
          <w:ilvl w:val="1"/>
          <w:numId w:val="46"/>
        </w:numPr>
      </w:pPr>
      <w:r>
        <w:t>Treinando</w:t>
      </w:r>
    </w:p>
    <w:p w14:paraId="0B707AB4" w14:textId="2240EF5C" w:rsidR="008A1E8A" w:rsidRDefault="008A1E8A" w:rsidP="005B371A">
      <w:pPr>
        <w:pStyle w:val="PargrafodaLista"/>
        <w:numPr>
          <w:ilvl w:val="1"/>
          <w:numId w:val="46"/>
        </w:numPr>
      </w:pPr>
      <w:r>
        <w:t>Outro</w:t>
      </w:r>
    </w:p>
    <w:p w14:paraId="5E8B4BA4" w14:textId="6157918A" w:rsidR="00A52D16" w:rsidRDefault="00A52D16" w:rsidP="00607C38">
      <w:pPr>
        <w:pStyle w:val="Listas1"/>
        <w:numPr>
          <w:ilvl w:val="0"/>
          <w:numId w:val="46"/>
        </w:numPr>
      </w:pPr>
      <w:r>
        <w:t>Em quais lugares costuma ouvir músicas?</w:t>
      </w:r>
    </w:p>
    <w:p w14:paraId="2DAB1D96" w14:textId="77777777" w:rsidR="009C4DAA" w:rsidRDefault="009C4DAA" w:rsidP="009C4DAA">
      <w:pPr>
        <w:pStyle w:val="PargrafodaLista"/>
        <w:numPr>
          <w:ilvl w:val="1"/>
          <w:numId w:val="46"/>
        </w:numPr>
      </w:pPr>
      <w:r>
        <w:t>Academia</w:t>
      </w:r>
    </w:p>
    <w:p w14:paraId="189AC150" w14:textId="77777777" w:rsidR="009C4DAA" w:rsidRDefault="009C4DAA" w:rsidP="009C4DAA">
      <w:pPr>
        <w:pStyle w:val="PargrafodaLista"/>
        <w:numPr>
          <w:ilvl w:val="1"/>
          <w:numId w:val="46"/>
        </w:numPr>
      </w:pPr>
      <w:r>
        <w:t>Bar</w:t>
      </w:r>
    </w:p>
    <w:p w14:paraId="03F6C7EC" w14:textId="77777777" w:rsidR="009C4DAA" w:rsidRDefault="009C4DAA" w:rsidP="009C4DAA">
      <w:pPr>
        <w:pStyle w:val="PargrafodaLista"/>
        <w:numPr>
          <w:ilvl w:val="1"/>
          <w:numId w:val="46"/>
        </w:numPr>
      </w:pPr>
      <w:r>
        <w:t>Biblioteca</w:t>
      </w:r>
    </w:p>
    <w:p w14:paraId="2D606281" w14:textId="77777777" w:rsidR="009C4DAA" w:rsidRDefault="009C4DAA" w:rsidP="009C4DAA">
      <w:pPr>
        <w:pStyle w:val="PargrafodaLista"/>
        <w:numPr>
          <w:ilvl w:val="1"/>
          <w:numId w:val="46"/>
        </w:numPr>
      </w:pPr>
      <w:r>
        <w:t>Casa</w:t>
      </w:r>
    </w:p>
    <w:p w14:paraId="65AFCA6C" w14:textId="77777777" w:rsidR="009C4DAA" w:rsidRDefault="009C4DAA" w:rsidP="009C4DAA">
      <w:pPr>
        <w:pStyle w:val="PargrafodaLista"/>
        <w:numPr>
          <w:ilvl w:val="1"/>
          <w:numId w:val="46"/>
        </w:numPr>
      </w:pPr>
      <w:r>
        <w:t>Com os amigos</w:t>
      </w:r>
    </w:p>
    <w:p w14:paraId="23F59017" w14:textId="77777777" w:rsidR="009C4DAA" w:rsidRDefault="009C4DAA" w:rsidP="009C4DAA">
      <w:pPr>
        <w:pStyle w:val="PargrafodaLista"/>
        <w:numPr>
          <w:ilvl w:val="1"/>
          <w:numId w:val="46"/>
        </w:numPr>
      </w:pPr>
      <w:r>
        <w:t>Escola</w:t>
      </w:r>
    </w:p>
    <w:p w14:paraId="1EA589B1" w14:textId="77777777" w:rsidR="009C4DAA" w:rsidRDefault="009C4DAA" w:rsidP="009C4DAA">
      <w:pPr>
        <w:pStyle w:val="PargrafodaLista"/>
        <w:numPr>
          <w:ilvl w:val="1"/>
          <w:numId w:val="46"/>
        </w:numPr>
      </w:pPr>
      <w:r>
        <w:t>Festa</w:t>
      </w:r>
    </w:p>
    <w:p w14:paraId="4F9FFBC7" w14:textId="77777777" w:rsidR="009C4DAA" w:rsidRDefault="009C4DAA" w:rsidP="009C4DAA">
      <w:pPr>
        <w:pStyle w:val="PargrafodaLista"/>
        <w:numPr>
          <w:ilvl w:val="1"/>
          <w:numId w:val="46"/>
        </w:numPr>
      </w:pPr>
      <w:r>
        <w:t>Praia</w:t>
      </w:r>
    </w:p>
    <w:p w14:paraId="478AEF23" w14:textId="77777777" w:rsidR="009C4DAA" w:rsidRDefault="009C4DAA" w:rsidP="009C4DAA">
      <w:pPr>
        <w:pStyle w:val="PargrafodaLista"/>
        <w:numPr>
          <w:ilvl w:val="1"/>
          <w:numId w:val="46"/>
        </w:numPr>
      </w:pPr>
      <w:r>
        <w:t>Restaurante</w:t>
      </w:r>
    </w:p>
    <w:p w14:paraId="77774987" w14:textId="4D13FEA0" w:rsidR="008F0344" w:rsidRDefault="009C4DAA" w:rsidP="009C4DAA">
      <w:pPr>
        <w:pStyle w:val="PargrafodaLista"/>
        <w:numPr>
          <w:ilvl w:val="1"/>
          <w:numId w:val="46"/>
        </w:numPr>
      </w:pPr>
      <w:r>
        <w:t>Trabalho</w:t>
      </w:r>
    </w:p>
    <w:p w14:paraId="131C1865" w14:textId="5FF22BD9" w:rsidR="007421AB" w:rsidRDefault="007421AB" w:rsidP="009A02CB">
      <w:pPr>
        <w:pStyle w:val="PargrafodaLista"/>
        <w:numPr>
          <w:ilvl w:val="1"/>
          <w:numId w:val="46"/>
        </w:numPr>
      </w:pPr>
      <w:r>
        <w:t>Outro</w:t>
      </w:r>
    </w:p>
    <w:p w14:paraId="6F0B281E" w14:textId="345461E9" w:rsidR="0043213B" w:rsidRDefault="0043213B" w:rsidP="00607C38">
      <w:pPr>
        <w:pStyle w:val="Listas1"/>
        <w:numPr>
          <w:ilvl w:val="0"/>
          <w:numId w:val="46"/>
        </w:numPr>
      </w:pPr>
      <w:r>
        <w:t xml:space="preserve">Com quais humores você costuma ouvir </w:t>
      </w:r>
      <w:r w:rsidR="00C71DE8">
        <w:t>música</w:t>
      </w:r>
      <w:r>
        <w:t>?</w:t>
      </w:r>
    </w:p>
    <w:p w14:paraId="4EBD323E" w14:textId="77777777" w:rsidR="004D6F1A" w:rsidRDefault="004D6F1A" w:rsidP="004D6F1A">
      <w:pPr>
        <w:pStyle w:val="PargrafodaLista"/>
        <w:numPr>
          <w:ilvl w:val="1"/>
          <w:numId w:val="46"/>
        </w:numPr>
      </w:pPr>
      <w:r>
        <w:t>Aborrecido</w:t>
      </w:r>
    </w:p>
    <w:p w14:paraId="4B3D4BF7" w14:textId="77777777" w:rsidR="004D6F1A" w:rsidRDefault="004D6F1A" w:rsidP="004D6F1A">
      <w:pPr>
        <w:pStyle w:val="PargrafodaLista"/>
        <w:numPr>
          <w:ilvl w:val="1"/>
          <w:numId w:val="46"/>
        </w:numPr>
      </w:pPr>
      <w:r>
        <w:t>Alegre</w:t>
      </w:r>
    </w:p>
    <w:p w14:paraId="09981B99" w14:textId="77777777" w:rsidR="004D6F1A" w:rsidRDefault="004D6F1A" w:rsidP="004D6F1A">
      <w:pPr>
        <w:pStyle w:val="PargrafodaLista"/>
        <w:numPr>
          <w:ilvl w:val="1"/>
          <w:numId w:val="46"/>
        </w:numPr>
      </w:pPr>
      <w:r>
        <w:t>Amoroso</w:t>
      </w:r>
    </w:p>
    <w:p w14:paraId="2B678065" w14:textId="618D0270" w:rsidR="004D6F1A" w:rsidRDefault="000A1682" w:rsidP="004D6F1A">
      <w:pPr>
        <w:pStyle w:val="PargrafodaLista"/>
        <w:numPr>
          <w:ilvl w:val="1"/>
          <w:numId w:val="46"/>
        </w:numPr>
      </w:pPr>
      <w:r>
        <w:t>Ansioso</w:t>
      </w:r>
    </w:p>
    <w:p w14:paraId="3CB564EE" w14:textId="77777777" w:rsidR="004D6F1A" w:rsidRDefault="004D6F1A" w:rsidP="004D6F1A">
      <w:pPr>
        <w:pStyle w:val="PargrafodaLista"/>
        <w:numPr>
          <w:ilvl w:val="1"/>
          <w:numId w:val="46"/>
        </w:numPr>
      </w:pPr>
      <w:r>
        <w:t>Apavorado</w:t>
      </w:r>
    </w:p>
    <w:p w14:paraId="15EDC7D2" w14:textId="77777777" w:rsidR="004D6F1A" w:rsidRDefault="004D6F1A" w:rsidP="004D6F1A">
      <w:pPr>
        <w:pStyle w:val="PargrafodaLista"/>
        <w:numPr>
          <w:ilvl w:val="1"/>
          <w:numId w:val="46"/>
        </w:numPr>
      </w:pPr>
      <w:r>
        <w:lastRenderedPageBreak/>
        <w:t>Assustado</w:t>
      </w:r>
    </w:p>
    <w:p w14:paraId="5E177018" w14:textId="77777777" w:rsidR="004D6F1A" w:rsidRDefault="004D6F1A" w:rsidP="004D6F1A">
      <w:pPr>
        <w:pStyle w:val="PargrafodaLista"/>
        <w:numPr>
          <w:ilvl w:val="1"/>
          <w:numId w:val="46"/>
        </w:numPr>
      </w:pPr>
      <w:r>
        <w:t>Constrangido</w:t>
      </w:r>
    </w:p>
    <w:p w14:paraId="44343A63" w14:textId="77777777" w:rsidR="004D6F1A" w:rsidRDefault="004D6F1A" w:rsidP="004D6F1A">
      <w:pPr>
        <w:pStyle w:val="PargrafodaLista"/>
        <w:numPr>
          <w:ilvl w:val="1"/>
          <w:numId w:val="46"/>
        </w:numPr>
      </w:pPr>
      <w:r>
        <w:t>Culpado</w:t>
      </w:r>
    </w:p>
    <w:p w14:paraId="22B0B07F" w14:textId="77777777" w:rsidR="004D6F1A" w:rsidRDefault="004D6F1A" w:rsidP="004D6F1A">
      <w:pPr>
        <w:pStyle w:val="PargrafodaLista"/>
        <w:numPr>
          <w:ilvl w:val="1"/>
          <w:numId w:val="46"/>
        </w:numPr>
      </w:pPr>
      <w:r>
        <w:t>Deprimido</w:t>
      </w:r>
    </w:p>
    <w:p w14:paraId="6F6FCB61" w14:textId="77777777" w:rsidR="004D6F1A" w:rsidRDefault="004D6F1A" w:rsidP="004D6F1A">
      <w:pPr>
        <w:pStyle w:val="PargrafodaLista"/>
        <w:numPr>
          <w:ilvl w:val="1"/>
          <w:numId w:val="46"/>
        </w:numPr>
      </w:pPr>
      <w:r>
        <w:t>Desapontado</w:t>
      </w:r>
    </w:p>
    <w:p w14:paraId="2EDA40E0" w14:textId="77777777" w:rsidR="004D6F1A" w:rsidRDefault="004D6F1A" w:rsidP="004D6F1A">
      <w:pPr>
        <w:pStyle w:val="PargrafodaLista"/>
        <w:numPr>
          <w:ilvl w:val="1"/>
          <w:numId w:val="46"/>
        </w:numPr>
      </w:pPr>
      <w:r>
        <w:t>Excitado</w:t>
      </w:r>
    </w:p>
    <w:p w14:paraId="05F795F0" w14:textId="77777777" w:rsidR="004D6F1A" w:rsidRDefault="004D6F1A" w:rsidP="004D6F1A">
      <w:pPr>
        <w:pStyle w:val="PargrafodaLista"/>
        <w:numPr>
          <w:ilvl w:val="1"/>
          <w:numId w:val="46"/>
        </w:numPr>
      </w:pPr>
      <w:r>
        <w:t>Envergonhado</w:t>
      </w:r>
    </w:p>
    <w:p w14:paraId="063FD362" w14:textId="77777777" w:rsidR="004D6F1A" w:rsidRDefault="004D6F1A" w:rsidP="004D6F1A">
      <w:pPr>
        <w:pStyle w:val="PargrafodaLista"/>
        <w:numPr>
          <w:ilvl w:val="1"/>
          <w:numId w:val="46"/>
        </w:numPr>
      </w:pPr>
      <w:r>
        <w:t>Em pânico</w:t>
      </w:r>
    </w:p>
    <w:p w14:paraId="599D1D1C" w14:textId="77777777" w:rsidR="004D6F1A" w:rsidRDefault="004D6F1A" w:rsidP="004D6F1A">
      <w:pPr>
        <w:pStyle w:val="PargrafodaLista"/>
        <w:numPr>
          <w:ilvl w:val="1"/>
          <w:numId w:val="46"/>
        </w:numPr>
      </w:pPr>
      <w:r>
        <w:t>Feliz</w:t>
      </w:r>
    </w:p>
    <w:p w14:paraId="7B729216" w14:textId="41F3CD43" w:rsidR="004D6F1A" w:rsidRDefault="00B43374" w:rsidP="004D6F1A">
      <w:pPr>
        <w:pStyle w:val="PargrafodaLista"/>
        <w:numPr>
          <w:ilvl w:val="1"/>
          <w:numId w:val="46"/>
        </w:numPr>
      </w:pPr>
      <w:r>
        <w:t>Frustrado</w:t>
      </w:r>
    </w:p>
    <w:p w14:paraId="755B4ACD" w14:textId="77777777" w:rsidR="004D6F1A" w:rsidRDefault="004D6F1A" w:rsidP="004D6F1A">
      <w:pPr>
        <w:pStyle w:val="PargrafodaLista"/>
        <w:numPr>
          <w:ilvl w:val="1"/>
          <w:numId w:val="46"/>
        </w:numPr>
      </w:pPr>
      <w:r>
        <w:t>Furioso</w:t>
      </w:r>
    </w:p>
    <w:p w14:paraId="4A51A191" w14:textId="77777777" w:rsidR="004D6F1A" w:rsidRDefault="004D6F1A" w:rsidP="004D6F1A">
      <w:pPr>
        <w:pStyle w:val="PargrafodaLista"/>
        <w:numPr>
          <w:ilvl w:val="1"/>
          <w:numId w:val="46"/>
        </w:numPr>
      </w:pPr>
      <w:r>
        <w:t>Inseguro</w:t>
      </w:r>
    </w:p>
    <w:p w14:paraId="38B024B2" w14:textId="77777777" w:rsidR="004D6F1A" w:rsidRDefault="004D6F1A" w:rsidP="004D6F1A">
      <w:pPr>
        <w:pStyle w:val="PargrafodaLista"/>
        <w:numPr>
          <w:ilvl w:val="1"/>
          <w:numId w:val="46"/>
        </w:numPr>
      </w:pPr>
      <w:r>
        <w:t>Irado</w:t>
      </w:r>
    </w:p>
    <w:p w14:paraId="587CA584" w14:textId="77777777" w:rsidR="004D6F1A" w:rsidRDefault="004D6F1A" w:rsidP="004D6F1A">
      <w:pPr>
        <w:pStyle w:val="PargrafodaLista"/>
        <w:numPr>
          <w:ilvl w:val="1"/>
          <w:numId w:val="46"/>
        </w:numPr>
      </w:pPr>
      <w:r>
        <w:t>Irritado</w:t>
      </w:r>
    </w:p>
    <w:p w14:paraId="40E6A586" w14:textId="77777777" w:rsidR="004D6F1A" w:rsidRDefault="004D6F1A" w:rsidP="004D6F1A">
      <w:pPr>
        <w:pStyle w:val="PargrafodaLista"/>
        <w:numPr>
          <w:ilvl w:val="1"/>
          <w:numId w:val="46"/>
        </w:numPr>
      </w:pPr>
      <w:r>
        <w:t>Humilhado</w:t>
      </w:r>
    </w:p>
    <w:p w14:paraId="6B68E716" w14:textId="77777777" w:rsidR="004D6F1A" w:rsidRDefault="004D6F1A" w:rsidP="004D6F1A">
      <w:pPr>
        <w:pStyle w:val="PargrafodaLista"/>
        <w:numPr>
          <w:ilvl w:val="1"/>
          <w:numId w:val="46"/>
        </w:numPr>
      </w:pPr>
      <w:r>
        <w:t>Magoado</w:t>
      </w:r>
    </w:p>
    <w:p w14:paraId="327615ED" w14:textId="77777777" w:rsidR="004D6F1A" w:rsidRDefault="004D6F1A" w:rsidP="004D6F1A">
      <w:pPr>
        <w:pStyle w:val="PargrafodaLista"/>
        <w:numPr>
          <w:ilvl w:val="1"/>
          <w:numId w:val="46"/>
        </w:numPr>
      </w:pPr>
      <w:r>
        <w:t>Nervoso</w:t>
      </w:r>
    </w:p>
    <w:p w14:paraId="77340454" w14:textId="77777777" w:rsidR="004D6F1A" w:rsidRDefault="004D6F1A" w:rsidP="004D6F1A">
      <w:pPr>
        <w:pStyle w:val="PargrafodaLista"/>
        <w:numPr>
          <w:ilvl w:val="1"/>
          <w:numId w:val="46"/>
        </w:numPr>
      </w:pPr>
      <w:r>
        <w:t>Orgulhoso</w:t>
      </w:r>
    </w:p>
    <w:p w14:paraId="2197058D" w14:textId="77777777" w:rsidR="004D6F1A" w:rsidRDefault="004D6F1A" w:rsidP="004D6F1A">
      <w:pPr>
        <w:pStyle w:val="PargrafodaLista"/>
        <w:numPr>
          <w:ilvl w:val="1"/>
          <w:numId w:val="46"/>
        </w:numPr>
      </w:pPr>
      <w:r>
        <w:t>Triste</w:t>
      </w:r>
    </w:p>
    <w:p w14:paraId="243CEDB4" w14:textId="598EF4B4" w:rsidR="00561559" w:rsidRDefault="004D6F1A" w:rsidP="004D6F1A">
      <w:pPr>
        <w:pStyle w:val="PargrafodaLista"/>
        <w:numPr>
          <w:ilvl w:val="1"/>
          <w:numId w:val="46"/>
        </w:numPr>
      </w:pPr>
      <w:r>
        <w:t>Zangado</w:t>
      </w:r>
    </w:p>
    <w:p w14:paraId="5C4E8B02" w14:textId="40EF8BDD" w:rsidR="004F7E92" w:rsidRDefault="004F7E92" w:rsidP="0099601D">
      <w:pPr>
        <w:pStyle w:val="PargrafodaLista"/>
        <w:numPr>
          <w:ilvl w:val="1"/>
          <w:numId w:val="46"/>
        </w:numPr>
      </w:pPr>
      <w:r>
        <w:t>Outro</w:t>
      </w:r>
    </w:p>
    <w:p w14:paraId="20C822CF" w14:textId="7AB029B8" w:rsidR="00451AE1" w:rsidRDefault="00451AE1" w:rsidP="00607C38">
      <w:pPr>
        <w:pStyle w:val="Listas1"/>
        <w:numPr>
          <w:ilvl w:val="0"/>
          <w:numId w:val="46"/>
        </w:numPr>
      </w:pPr>
      <w:r>
        <w:t xml:space="preserve">Das condições abaixo, quais acredita que deva influenciar mais na </w:t>
      </w:r>
      <w:r w:rsidR="00AC13AD">
        <w:t>música</w:t>
      </w:r>
      <w:r>
        <w:t xml:space="preserve"> que gostaria de ouvir?</w:t>
      </w:r>
    </w:p>
    <w:p w14:paraId="145A3802" w14:textId="77777777" w:rsidR="00CF7826" w:rsidRDefault="00CF7826" w:rsidP="00CF7826">
      <w:pPr>
        <w:pStyle w:val="PargrafodaLista"/>
        <w:numPr>
          <w:ilvl w:val="1"/>
          <w:numId w:val="47"/>
        </w:numPr>
      </w:pPr>
      <w:r>
        <w:t>Atividades</w:t>
      </w:r>
    </w:p>
    <w:p w14:paraId="6423544E" w14:textId="77777777" w:rsidR="00CF7826" w:rsidRDefault="00CF7826" w:rsidP="00CF7826">
      <w:pPr>
        <w:pStyle w:val="PargrafodaLista"/>
        <w:numPr>
          <w:ilvl w:val="1"/>
          <w:numId w:val="47"/>
        </w:numPr>
      </w:pPr>
      <w:r>
        <w:t>Clima</w:t>
      </w:r>
    </w:p>
    <w:p w14:paraId="3A661B4A" w14:textId="77777777" w:rsidR="00CF7826" w:rsidRDefault="00CF7826" w:rsidP="00CF7826">
      <w:pPr>
        <w:pStyle w:val="PargrafodaLista"/>
        <w:numPr>
          <w:ilvl w:val="1"/>
          <w:numId w:val="47"/>
        </w:numPr>
      </w:pPr>
      <w:r>
        <w:t>Grupo / Individual</w:t>
      </w:r>
    </w:p>
    <w:p w14:paraId="7A31AF62" w14:textId="77777777" w:rsidR="00CF7826" w:rsidRDefault="00CF7826" w:rsidP="00CF7826">
      <w:pPr>
        <w:pStyle w:val="PargrafodaLista"/>
        <w:numPr>
          <w:ilvl w:val="1"/>
          <w:numId w:val="47"/>
        </w:numPr>
      </w:pPr>
      <w:r>
        <w:t>Horário do dia</w:t>
      </w:r>
    </w:p>
    <w:p w14:paraId="5F224A12" w14:textId="77777777" w:rsidR="00CF7826" w:rsidRDefault="00CF7826" w:rsidP="00CF7826">
      <w:pPr>
        <w:pStyle w:val="PargrafodaLista"/>
        <w:numPr>
          <w:ilvl w:val="1"/>
          <w:numId w:val="47"/>
        </w:numPr>
      </w:pPr>
      <w:r>
        <w:t>Humor</w:t>
      </w:r>
    </w:p>
    <w:p w14:paraId="6E0DE80E" w14:textId="41807DF7" w:rsidR="00CF7826" w:rsidRDefault="00CF7826" w:rsidP="00CF7826">
      <w:pPr>
        <w:pStyle w:val="PargrafodaLista"/>
        <w:numPr>
          <w:ilvl w:val="1"/>
          <w:numId w:val="47"/>
        </w:numPr>
      </w:pPr>
      <w:r>
        <w:t>Localização</w:t>
      </w:r>
    </w:p>
    <w:p w14:paraId="7ED85CE6" w14:textId="04C0A887" w:rsidR="00B4421E" w:rsidRDefault="00B4421E" w:rsidP="00607C38">
      <w:pPr>
        <w:pStyle w:val="PargrafodaLista"/>
        <w:numPr>
          <w:ilvl w:val="1"/>
          <w:numId w:val="47"/>
        </w:numPr>
      </w:pPr>
      <w:r>
        <w:t>Outro</w:t>
      </w:r>
    </w:p>
    <w:p w14:paraId="36D7F7E0" w14:textId="75AC2842" w:rsidR="0034576E" w:rsidRDefault="00EA0EC8" w:rsidP="00607C38">
      <w:pPr>
        <w:pStyle w:val="Listas1"/>
        <w:numPr>
          <w:ilvl w:val="0"/>
          <w:numId w:val="46"/>
        </w:numPr>
      </w:pPr>
      <w:r w:rsidRPr="00EA0EC8">
        <w:lastRenderedPageBreak/>
        <w:t>Das ações abaixo, quais acredita que deva demonstrar mais o quanto aprecia ou deprecia uma música?</w:t>
      </w:r>
    </w:p>
    <w:p w14:paraId="25111B66" w14:textId="77777777" w:rsidR="00D7671F" w:rsidRDefault="00D7671F" w:rsidP="00D7671F">
      <w:pPr>
        <w:pStyle w:val="PargrafodaLista"/>
        <w:numPr>
          <w:ilvl w:val="1"/>
          <w:numId w:val="48"/>
        </w:numPr>
      </w:pPr>
      <w:r>
        <w:t>Abrir / Fechar o app</w:t>
      </w:r>
    </w:p>
    <w:p w14:paraId="1C54CCCF" w14:textId="77777777" w:rsidR="00D7671F" w:rsidRDefault="00D7671F" w:rsidP="00D7671F">
      <w:pPr>
        <w:pStyle w:val="PargrafodaLista"/>
        <w:numPr>
          <w:ilvl w:val="1"/>
          <w:numId w:val="48"/>
        </w:numPr>
      </w:pPr>
      <w:r>
        <w:t>Aumentar / Abaixar volume</w:t>
      </w:r>
    </w:p>
    <w:p w14:paraId="7C41CFE0" w14:textId="77777777" w:rsidR="00D7671F" w:rsidRDefault="00D7671F" w:rsidP="00D7671F">
      <w:pPr>
        <w:pStyle w:val="PargrafodaLista"/>
        <w:numPr>
          <w:ilvl w:val="1"/>
          <w:numId w:val="48"/>
        </w:numPr>
      </w:pPr>
      <w:r>
        <w:t>Definir tempo da música</w:t>
      </w:r>
    </w:p>
    <w:p w14:paraId="03D0CACD" w14:textId="77777777" w:rsidR="00D7671F" w:rsidRDefault="00D7671F" w:rsidP="00D7671F">
      <w:pPr>
        <w:pStyle w:val="PargrafodaLista"/>
        <w:numPr>
          <w:ilvl w:val="1"/>
          <w:numId w:val="48"/>
        </w:numPr>
      </w:pPr>
      <w:r>
        <w:t>Escolher música / artista / gênero</w:t>
      </w:r>
    </w:p>
    <w:p w14:paraId="7C00C8DA" w14:textId="77777777" w:rsidR="00D7671F" w:rsidRDefault="00D7671F" w:rsidP="00D7671F">
      <w:pPr>
        <w:pStyle w:val="PargrafodaLista"/>
        <w:numPr>
          <w:ilvl w:val="1"/>
          <w:numId w:val="48"/>
        </w:numPr>
      </w:pPr>
      <w:r>
        <w:t>Pausar / Tocar música</w:t>
      </w:r>
    </w:p>
    <w:p w14:paraId="0D4B793A" w14:textId="18F522BB" w:rsidR="00D7671F" w:rsidRDefault="00D7671F" w:rsidP="00D7671F">
      <w:pPr>
        <w:pStyle w:val="PargrafodaLista"/>
        <w:numPr>
          <w:ilvl w:val="1"/>
          <w:numId w:val="48"/>
        </w:numPr>
      </w:pPr>
      <w:r>
        <w:t xml:space="preserve">Passar / Voltar </w:t>
      </w:r>
      <m:oMath>
        <m:r>
          <w:rPr>
            <w:rFonts w:ascii="Cambria Math" w:hAnsi="Cambria Math"/>
          </w:rPr>
          <m:t>n</m:t>
        </m:r>
      </m:oMath>
      <w:r w:rsidR="00164F6E">
        <w:t xml:space="preserve"> </w:t>
      </w:r>
      <w:r>
        <w:t>músicas</w:t>
      </w:r>
    </w:p>
    <w:p w14:paraId="1B34E6BF" w14:textId="7033C64D" w:rsidR="00BD1B43" w:rsidRDefault="00BD1B43" w:rsidP="00607C38">
      <w:pPr>
        <w:pStyle w:val="PargrafodaLista"/>
        <w:numPr>
          <w:ilvl w:val="1"/>
          <w:numId w:val="48"/>
        </w:numPr>
      </w:pPr>
      <w:r>
        <w:t>Outra</w:t>
      </w:r>
    </w:p>
    <w:p w14:paraId="702C62F8" w14:textId="2901B103" w:rsidR="00C4086D" w:rsidRDefault="00C4086D" w:rsidP="00607C38">
      <w:pPr>
        <w:pStyle w:val="Listas1"/>
        <w:numPr>
          <w:ilvl w:val="0"/>
          <w:numId w:val="46"/>
        </w:numPr>
      </w:pPr>
      <w:r>
        <w:t xml:space="preserve">As </w:t>
      </w:r>
      <w:r w:rsidR="00451AE1">
        <w:t>músicas</w:t>
      </w:r>
      <w:r>
        <w:t xml:space="preserve"> que você escuta sozinho, são diferentes das que escuta com os amigos?</w:t>
      </w:r>
    </w:p>
    <w:p w14:paraId="6F619241" w14:textId="50539BBA" w:rsidR="005C22AE" w:rsidRDefault="007E7B4E" w:rsidP="00607C38">
      <w:pPr>
        <w:pStyle w:val="Listas1"/>
        <w:numPr>
          <w:ilvl w:val="0"/>
          <w:numId w:val="46"/>
        </w:numPr>
      </w:pPr>
      <w:r w:rsidRPr="007E7B4E">
        <w:t>Quanto tempo por semana você dedica para escutar música?</w:t>
      </w:r>
    </w:p>
    <w:p w14:paraId="66EBBFB0" w14:textId="77777777" w:rsidR="0017712E" w:rsidRDefault="0017712E" w:rsidP="0017712E">
      <w:pPr>
        <w:pStyle w:val="PargrafodaLista"/>
        <w:numPr>
          <w:ilvl w:val="1"/>
          <w:numId w:val="46"/>
        </w:numPr>
      </w:pPr>
      <w:r>
        <w:t>menos que 5 horas</w:t>
      </w:r>
    </w:p>
    <w:p w14:paraId="7D25AD68" w14:textId="77777777" w:rsidR="0017712E" w:rsidRDefault="0017712E" w:rsidP="0017712E">
      <w:pPr>
        <w:pStyle w:val="PargrafodaLista"/>
        <w:numPr>
          <w:ilvl w:val="1"/>
          <w:numId w:val="46"/>
        </w:numPr>
      </w:pPr>
      <w:r>
        <w:t>de 5 a 10 horas</w:t>
      </w:r>
    </w:p>
    <w:p w14:paraId="297A7342" w14:textId="77777777" w:rsidR="0017712E" w:rsidRDefault="0017712E" w:rsidP="0017712E">
      <w:pPr>
        <w:pStyle w:val="PargrafodaLista"/>
        <w:numPr>
          <w:ilvl w:val="1"/>
          <w:numId w:val="46"/>
        </w:numPr>
      </w:pPr>
      <w:r>
        <w:t>de 10 a 30 horas</w:t>
      </w:r>
    </w:p>
    <w:p w14:paraId="59A463D9" w14:textId="77777777" w:rsidR="0017712E" w:rsidRDefault="0017712E" w:rsidP="0017712E">
      <w:pPr>
        <w:pStyle w:val="PargrafodaLista"/>
        <w:numPr>
          <w:ilvl w:val="1"/>
          <w:numId w:val="46"/>
        </w:numPr>
      </w:pPr>
      <w:r>
        <w:t>de 30 a 50 horas</w:t>
      </w:r>
    </w:p>
    <w:p w14:paraId="3AAB6CC2" w14:textId="12975081" w:rsidR="0017712E" w:rsidRDefault="0017712E" w:rsidP="0017712E">
      <w:pPr>
        <w:pStyle w:val="PargrafodaLista"/>
        <w:numPr>
          <w:ilvl w:val="1"/>
          <w:numId w:val="46"/>
        </w:numPr>
      </w:pPr>
      <w:r>
        <w:t>mais que 50 horas</w:t>
      </w:r>
    </w:p>
    <w:p w14:paraId="40EEC4E7" w14:textId="4E915814" w:rsidR="006F4861" w:rsidRDefault="00F26AAE" w:rsidP="00607C38">
      <w:pPr>
        <w:pStyle w:val="Listas1"/>
        <w:numPr>
          <w:ilvl w:val="0"/>
          <w:numId w:val="46"/>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6C06CE">
      <w:pPr>
        <w:pStyle w:val="PargrafodaLista"/>
        <w:numPr>
          <w:ilvl w:val="1"/>
          <w:numId w:val="46"/>
        </w:numPr>
      </w:pPr>
      <w:r>
        <w:t>Alternativa</w:t>
      </w:r>
    </w:p>
    <w:p w14:paraId="6C710164" w14:textId="77777777" w:rsidR="006C06CE" w:rsidRDefault="006C06CE" w:rsidP="006C06CE">
      <w:pPr>
        <w:pStyle w:val="PargrafodaLista"/>
        <w:numPr>
          <w:ilvl w:val="1"/>
          <w:numId w:val="46"/>
        </w:numPr>
      </w:pPr>
      <w:r>
        <w:t>Blues</w:t>
      </w:r>
    </w:p>
    <w:p w14:paraId="464F4753" w14:textId="77777777" w:rsidR="006C06CE" w:rsidRDefault="006C06CE" w:rsidP="006C06CE">
      <w:pPr>
        <w:pStyle w:val="PargrafodaLista"/>
        <w:numPr>
          <w:ilvl w:val="1"/>
          <w:numId w:val="46"/>
        </w:numPr>
      </w:pPr>
      <w:r>
        <w:t>Clássica</w:t>
      </w:r>
    </w:p>
    <w:p w14:paraId="6A700781" w14:textId="77777777" w:rsidR="006C06CE" w:rsidRDefault="006C06CE" w:rsidP="006C06CE">
      <w:pPr>
        <w:pStyle w:val="PargrafodaLista"/>
        <w:numPr>
          <w:ilvl w:val="1"/>
          <w:numId w:val="46"/>
        </w:numPr>
      </w:pPr>
      <w:r>
        <w:t>Country</w:t>
      </w:r>
    </w:p>
    <w:p w14:paraId="66DCBD39" w14:textId="77777777" w:rsidR="006C06CE" w:rsidRDefault="006C06CE" w:rsidP="006C06CE">
      <w:pPr>
        <w:pStyle w:val="PargrafodaLista"/>
        <w:numPr>
          <w:ilvl w:val="1"/>
          <w:numId w:val="46"/>
        </w:numPr>
      </w:pPr>
      <w:r>
        <w:t>Dance</w:t>
      </w:r>
    </w:p>
    <w:p w14:paraId="3D5419FC" w14:textId="77777777" w:rsidR="006C06CE" w:rsidRDefault="006C06CE" w:rsidP="006C06CE">
      <w:pPr>
        <w:pStyle w:val="PargrafodaLista"/>
        <w:numPr>
          <w:ilvl w:val="1"/>
          <w:numId w:val="46"/>
        </w:numPr>
      </w:pPr>
      <w:r>
        <w:t>Eletrônica</w:t>
      </w:r>
    </w:p>
    <w:p w14:paraId="5E75B010" w14:textId="77777777" w:rsidR="006C06CE" w:rsidRDefault="006C06CE" w:rsidP="006C06CE">
      <w:pPr>
        <w:pStyle w:val="PargrafodaLista"/>
        <w:numPr>
          <w:ilvl w:val="1"/>
          <w:numId w:val="46"/>
        </w:numPr>
      </w:pPr>
      <w:r>
        <w:t>Folk</w:t>
      </w:r>
    </w:p>
    <w:p w14:paraId="63F035A5" w14:textId="77777777" w:rsidR="006C06CE" w:rsidRDefault="006C06CE" w:rsidP="006C06CE">
      <w:pPr>
        <w:pStyle w:val="PargrafodaLista"/>
        <w:numPr>
          <w:ilvl w:val="1"/>
          <w:numId w:val="46"/>
        </w:numPr>
      </w:pPr>
      <w:r>
        <w:t>Funk</w:t>
      </w:r>
    </w:p>
    <w:p w14:paraId="1146E0FF" w14:textId="77777777" w:rsidR="006C06CE" w:rsidRDefault="006C06CE" w:rsidP="006C06CE">
      <w:pPr>
        <w:pStyle w:val="PargrafodaLista"/>
        <w:numPr>
          <w:ilvl w:val="1"/>
          <w:numId w:val="46"/>
        </w:numPr>
      </w:pPr>
      <w:r>
        <w:t>Hip Hop</w:t>
      </w:r>
    </w:p>
    <w:p w14:paraId="6732593F" w14:textId="77777777" w:rsidR="006C06CE" w:rsidRDefault="006C06CE" w:rsidP="006C06CE">
      <w:pPr>
        <w:pStyle w:val="PargrafodaLista"/>
        <w:numPr>
          <w:ilvl w:val="1"/>
          <w:numId w:val="46"/>
        </w:numPr>
      </w:pPr>
      <w:r>
        <w:t>Latina</w:t>
      </w:r>
    </w:p>
    <w:p w14:paraId="1196B216" w14:textId="77777777" w:rsidR="006C06CE" w:rsidRDefault="006C06CE" w:rsidP="006C06CE">
      <w:pPr>
        <w:pStyle w:val="PargrafodaLista"/>
        <w:numPr>
          <w:ilvl w:val="1"/>
          <w:numId w:val="46"/>
        </w:numPr>
      </w:pPr>
      <w:r>
        <w:t>MPB</w:t>
      </w:r>
    </w:p>
    <w:p w14:paraId="5D3AB48E" w14:textId="77777777" w:rsidR="006C06CE" w:rsidRDefault="006C06CE" w:rsidP="006C06CE">
      <w:pPr>
        <w:pStyle w:val="PargrafodaLista"/>
        <w:numPr>
          <w:ilvl w:val="1"/>
          <w:numId w:val="46"/>
        </w:numPr>
      </w:pPr>
      <w:r>
        <w:t>Jazz</w:t>
      </w:r>
    </w:p>
    <w:p w14:paraId="302D9F20" w14:textId="77777777" w:rsidR="006C06CE" w:rsidRDefault="006C06CE" w:rsidP="006C06CE">
      <w:pPr>
        <w:pStyle w:val="PargrafodaLista"/>
        <w:numPr>
          <w:ilvl w:val="1"/>
          <w:numId w:val="46"/>
        </w:numPr>
      </w:pPr>
      <w:r>
        <w:t>Pop</w:t>
      </w:r>
    </w:p>
    <w:p w14:paraId="613E6BE9" w14:textId="77777777" w:rsidR="006C06CE" w:rsidRDefault="006C06CE" w:rsidP="006C06CE">
      <w:pPr>
        <w:pStyle w:val="PargrafodaLista"/>
        <w:numPr>
          <w:ilvl w:val="1"/>
          <w:numId w:val="46"/>
        </w:numPr>
      </w:pPr>
      <w:r>
        <w:lastRenderedPageBreak/>
        <w:t>Reggae</w:t>
      </w:r>
    </w:p>
    <w:p w14:paraId="32BEA8F4" w14:textId="77777777" w:rsidR="006C06CE" w:rsidRDefault="006C06CE" w:rsidP="006C06CE">
      <w:pPr>
        <w:pStyle w:val="PargrafodaLista"/>
        <w:numPr>
          <w:ilvl w:val="1"/>
          <w:numId w:val="46"/>
        </w:numPr>
      </w:pPr>
      <w:r>
        <w:t>R&amp;B</w:t>
      </w:r>
    </w:p>
    <w:p w14:paraId="57647447" w14:textId="77777777" w:rsidR="006C06CE" w:rsidRDefault="006C06CE" w:rsidP="006C06CE">
      <w:pPr>
        <w:pStyle w:val="PargrafodaLista"/>
        <w:numPr>
          <w:ilvl w:val="1"/>
          <w:numId w:val="46"/>
        </w:numPr>
      </w:pPr>
      <w:r>
        <w:t>Rock</w:t>
      </w:r>
    </w:p>
    <w:p w14:paraId="43CDA740" w14:textId="77777777" w:rsidR="006C06CE" w:rsidRDefault="006C06CE" w:rsidP="006C06CE">
      <w:pPr>
        <w:pStyle w:val="PargrafodaLista"/>
        <w:numPr>
          <w:ilvl w:val="1"/>
          <w:numId w:val="46"/>
        </w:numPr>
      </w:pPr>
      <w:proofErr w:type="spellStart"/>
      <w:r>
        <w:t>Soundtrack</w:t>
      </w:r>
      <w:proofErr w:type="spellEnd"/>
    </w:p>
    <w:p w14:paraId="38ECDE4B" w14:textId="43962BD3" w:rsidR="006C06CE" w:rsidRDefault="006C06CE" w:rsidP="006C06CE">
      <w:pPr>
        <w:pStyle w:val="PargrafodaLista"/>
        <w:numPr>
          <w:ilvl w:val="1"/>
          <w:numId w:val="46"/>
        </w:numPr>
      </w:pPr>
      <w:r>
        <w:t>Vocal</w:t>
      </w:r>
    </w:p>
    <w:p w14:paraId="3896CE35" w14:textId="128D6DB1" w:rsidR="002F1CFC" w:rsidRDefault="002F1CFC" w:rsidP="00607C38">
      <w:pPr>
        <w:pStyle w:val="Listas1"/>
        <w:numPr>
          <w:ilvl w:val="0"/>
          <w:numId w:val="46"/>
        </w:numPr>
      </w:pPr>
      <w:r>
        <w:t>Gostaria de participar de uma pesquisa que visa melhorar a recomendação musical?</w:t>
      </w:r>
    </w:p>
    <w:p w14:paraId="56B5C9DC" w14:textId="6D3C69A2" w:rsidR="00C14AC4" w:rsidRDefault="00C14AC4" w:rsidP="00607C38">
      <w:pPr>
        <w:pStyle w:val="Listas1"/>
        <w:numPr>
          <w:ilvl w:val="0"/>
          <w:numId w:val="46"/>
        </w:numPr>
      </w:pPr>
      <w:r w:rsidRPr="00C14AC4">
        <w:t>Sua idade</w:t>
      </w:r>
    </w:p>
    <w:p w14:paraId="6ED20D46" w14:textId="5AA9D458" w:rsidR="00FB4B41" w:rsidRPr="00D902DF" w:rsidRDefault="00FB4B41" w:rsidP="00607C38">
      <w:pPr>
        <w:pStyle w:val="Listas1"/>
        <w:numPr>
          <w:ilvl w:val="0"/>
          <w:numId w:val="46"/>
        </w:numPr>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r w:rsidR="00D4515C">
        <w:fldChar w:fldCharType="begin"/>
      </w:r>
      <w:r w:rsidR="00D4515C">
        <w:instrText xml:space="preserve"> SEQ Figura \* ARABIC </w:instrText>
      </w:r>
      <w:r w:rsidR="00D4515C">
        <w:fldChar w:fldCharType="separate"/>
      </w:r>
      <w:r w:rsidR="005C2958">
        <w:rPr>
          <w:noProof/>
        </w:rPr>
        <w:t>12</w:t>
      </w:r>
      <w:r w:rsidR="00D4515C">
        <w:rPr>
          <w:noProof/>
        </w:rP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r w:rsidR="00D4515C">
        <w:fldChar w:fldCharType="begin"/>
      </w:r>
      <w:r w:rsidR="00D4515C">
        <w:instrText xml:space="preserve"> SEQ Figura \* ARABIC </w:instrText>
      </w:r>
      <w:r w:rsidR="00D4515C">
        <w:fldChar w:fldCharType="separate"/>
      </w:r>
      <w:r w:rsidR="005C2958">
        <w:rPr>
          <w:noProof/>
        </w:rPr>
        <w:t>13</w:t>
      </w:r>
      <w:r w:rsidR="00D4515C">
        <w:rPr>
          <w:noProof/>
        </w:rPr>
        <w:fldChar w:fldCharType="end"/>
      </w:r>
      <w:bookmarkEnd w:id="49"/>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proofErr w:type="spellStart"/>
      <w:r>
        <w:t>ira</w:t>
      </w:r>
      <w:proofErr w:type="spellEnd"/>
      <w:r>
        <w:t xml:space="preserve">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 xml:space="preserve">será apresentado uma tela perguntando se há </w:t>
      </w:r>
      <w:r w:rsidR="00681012">
        <w:lastRenderedPageBreak/>
        <w:t>divergências no contexto da vida real e do entendido pelo sistema.</w:t>
      </w:r>
      <w:r w:rsidR="007318DB">
        <w:t xml:space="preserve"> Essa tela </w:t>
      </w:r>
      <w:proofErr w:type="gramStart"/>
      <w:r w:rsidR="007318DB">
        <w:t>ira</w:t>
      </w:r>
      <w:proofErr w:type="gramEnd"/>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proofErr w:type="spellStart"/>
      <w:r w:rsidR="0083236B" w:rsidRPr="0083236B">
        <w:rPr>
          <w:i/>
          <w:iCs w:val="0"/>
        </w:rPr>
        <w:t>Random</w:t>
      </w:r>
      <w:proofErr w:type="spellEnd"/>
      <w:r w:rsidR="0083236B" w:rsidRPr="0083236B">
        <w:rPr>
          <w:i/>
          <w:iCs w:val="0"/>
        </w:rPr>
        <w:t xml:space="preserve"> Forest</w:t>
      </w:r>
      <w:r w:rsidR="0083236B" w:rsidRPr="0083236B">
        <w:t>, ...)</w:t>
      </w:r>
      <w:r w:rsidR="00B819D5">
        <w:t xml:space="preserve">, e somente então, será realizado a recomendação musical, através dos algoritmos de </w:t>
      </w:r>
      <w:proofErr w:type="spellStart"/>
      <w:r w:rsidR="00B819D5" w:rsidRPr="00B819D5">
        <w:rPr>
          <w:i/>
          <w:iCs w:val="0"/>
        </w:rPr>
        <w:t>matrix</w:t>
      </w:r>
      <w:proofErr w:type="spellEnd"/>
      <w:r w:rsidR="00B819D5">
        <w:t xml:space="preserve"> e </w:t>
      </w:r>
      <w:r w:rsidR="00B819D5" w:rsidRPr="00B819D5">
        <w:rPr>
          <w:i/>
          <w:iCs w:val="0"/>
        </w:rPr>
        <w:t xml:space="preserve">tensor </w:t>
      </w:r>
      <w:proofErr w:type="spellStart"/>
      <w:r w:rsidR="00B819D5" w:rsidRPr="00B819D5">
        <w:rPr>
          <w:i/>
          <w:iCs w:val="0"/>
        </w:rPr>
        <w:t>factorization</w:t>
      </w:r>
      <w:proofErr w:type="spellEnd"/>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r w:rsidR="00D4515C">
        <w:fldChar w:fldCharType="begin"/>
      </w:r>
      <w:r w:rsidR="00D4515C">
        <w:instrText xml:space="preserve"> SEQ Figura \* ARABIC </w:instrText>
      </w:r>
      <w:r w:rsidR="00D4515C">
        <w:fldChar w:fldCharType="separate"/>
      </w:r>
      <w:r>
        <w:rPr>
          <w:noProof/>
        </w:rPr>
        <w:t>14</w:t>
      </w:r>
      <w:r w:rsidR="00D4515C">
        <w:rPr>
          <w:noProof/>
        </w:rPr>
        <w:fldChar w:fldCharType="end"/>
      </w:r>
      <w:bookmarkEnd w:id="53"/>
      <w:r>
        <w:t xml:space="preserve"> Etapas do processo para realizar a recomendação musical</w:t>
      </w:r>
      <w:bookmarkEnd w:id="54"/>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AUC, </w:t>
      </w:r>
      <w:r w:rsidR="00B072FC" w:rsidRPr="00DF364E">
        <w:rPr>
          <w:i/>
          <w:iCs w:val="0"/>
        </w:rPr>
        <w:t xml:space="preserve">Root </w:t>
      </w:r>
      <w:proofErr w:type="spellStart"/>
      <w:r w:rsidR="00B072FC" w:rsidRPr="00DF364E">
        <w:rPr>
          <w:i/>
          <w:iCs w:val="0"/>
        </w:rPr>
        <w:t>Mean</w:t>
      </w:r>
      <w:proofErr w:type="spellEnd"/>
      <w:r w:rsidR="00B072FC" w:rsidRPr="00DF364E">
        <w:rPr>
          <w:i/>
          <w:iCs w:val="0"/>
        </w:rPr>
        <w:t xml:space="preserve"> </w:t>
      </w:r>
      <w:proofErr w:type="spellStart"/>
      <w:r w:rsidR="00B072FC" w:rsidRPr="00DF364E">
        <w:rPr>
          <w:i/>
          <w:iCs w:val="0"/>
        </w:rPr>
        <w:t>Squared</w:t>
      </w:r>
      <w:proofErr w:type="spellEnd"/>
      <w:r w:rsidR="00B072FC" w:rsidRPr="00DF364E">
        <w:rPr>
          <w:i/>
          <w:iCs w:val="0"/>
        </w:rPr>
        <w:t xml:space="preserve"> </w:t>
      </w:r>
      <w:proofErr w:type="spellStart"/>
      <w:r w:rsidR="00B072FC" w:rsidRPr="00DF364E">
        <w:rPr>
          <w:i/>
          <w:iCs w:val="0"/>
        </w:rPr>
        <w:t>Error</w:t>
      </w:r>
      <w:proofErr w:type="spellEnd"/>
      <w:r w:rsidR="00B072FC">
        <w:rPr>
          <w:i/>
          <w:iCs w:val="0"/>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60E95778" w:rsidR="00345147" w:rsidRDefault="00E718BF" w:rsidP="00345147">
      <w:r>
        <w:tab/>
      </w:r>
      <w:r w:rsidR="00DB4B61">
        <w:t xml:space="preserve">Para desenvolver o modelo e o sistema de recomendação musical, </w:t>
      </w:r>
      <w:r w:rsidR="0037075D">
        <w:t xml:space="preserve">será passado as perguntas do questionário para um formulário do Google Drive, o qual </w:t>
      </w:r>
      <w:r w:rsidR="00ED5C24">
        <w:t>será</w:t>
      </w:r>
      <w:r w:rsidR="0037075D">
        <w:t xml:space="preserve"> distribuído em diversos meios de comunicação.</w:t>
      </w:r>
      <w:r w:rsidR="00ED5C24">
        <w:t xml:space="preserve"> Nele, conterá ao final um campo para o usuário preencher seu </w:t>
      </w:r>
      <w:r w:rsidR="00863A33">
        <w:t>e-mail</w:t>
      </w:r>
      <w:r w:rsidR="00ED5C24">
        <w:t xml:space="preserve"> caso deseja participar do teste do sistema </w:t>
      </w:r>
      <w:r w:rsidR="00ED5C24" w:rsidRPr="00ED5C24">
        <w:t>DCRM</w:t>
      </w:r>
      <w:r w:rsidR="00863A33">
        <w:t>, o qual será utilizado no futuro para o envio de um convite para utilizar a aplicação desenvolvida.</w:t>
      </w:r>
    </w:p>
    <w:p w14:paraId="1DD0498B" w14:textId="77777777" w:rsidR="00AA257E" w:rsidRDefault="003F3B30" w:rsidP="00345147">
      <w:r>
        <w:tab/>
      </w:r>
      <w:r w:rsidR="007C3EA7">
        <w:t>A aplicação desenvolvida é 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345147">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416FFBAA" w:rsidR="0096326E" w:rsidRPr="00345147" w:rsidRDefault="0096326E" w:rsidP="00345147">
      <w:r>
        <w:tab/>
        <w:t>No momento em que for realizado as recomendações, será solicitado um score como avaliação da recomendação, e e</w:t>
      </w:r>
      <w:r w:rsidR="00D12BFA">
        <w:t xml:space="preserve">sse score </w:t>
      </w:r>
      <w:r w:rsidR="00377EB4">
        <w:t>será</w:t>
      </w:r>
      <w:r w:rsidR="00D12BFA">
        <w:t xml:space="preserve"> utilizado no futuro para apresentar os resultados nesse trabalho do ganho das recomendações </w:t>
      </w:r>
      <w:r w:rsidR="00377EB4">
        <w:t>dinâmicas</w:t>
      </w:r>
      <w:r w:rsidR="00D12BFA">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9"/>
          <w:headerReference w:type="first" r:id="rId50"/>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33F2A4" w14:textId="77777777" w:rsidR="00D4515C" w:rsidRDefault="00D4515C" w:rsidP="00A47993">
      <w:r>
        <w:separator/>
      </w:r>
    </w:p>
    <w:p w14:paraId="7FF06952" w14:textId="77777777" w:rsidR="00D4515C" w:rsidRDefault="00D4515C" w:rsidP="00A47993"/>
    <w:p w14:paraId="450576A2" w14:textId="77777777" w:rsidR="00D4515C" w:rsidRDefault="00D4515C" w:rsidP="00A47993"/>
    <w:p w14:paraId="7DA50AD3" w14:textId="77777777" w:rsidR="00D4515C" w:rsidRDefault="00D4515C" w:rsidP="00A47993"/>
    <w:p w14:paraId="3F9D4906" w14:textId="77777777" w:rsidR="00D4515C" w:rsidRDefault="00D4515C" w:rsidP="00A47993"/>
    <w:p w14:paraId="10073523" w14:textId="77777777" w:rsidR="00D4515C" w:rsidRDefault="00D4515C" w:rsidP="00A47993"/>
    <w:p w14:paraId="7F8E3DE7" w14:textId="77777777" w:rsidR="00D4515C" w:rsidRDefault="00D4515C" w:rsidP="00A47993"/>
    <w:p w14:paraId="0EE9BDFB" w14:textId="77777777" w:rsidR="00D4515C" w:rsidRDefault="00D4515C" w:rsidP="00A47993"/>
    <w:p w14:paraId="382A11C9" w14:textId="77777777" w:rsidR="00D4515C" w:rsidRDefault="00D4515C" w:rsidP="00A47993"/>
    <w:p w14:paraId="40F9306C" w14:textId="77777777" w:rsidR="00D4515C" w:rsidRDefault="00D4515C" w:rsidP="00A47993"/>
    <w:p w14:paraId="32C3885C" w14:textId="77777777" w:rsidR="00D4515C" w:rsidRDefault="00D4515C" w:rsidP="00A47993"/>
    <w:p w14:paraId="12530532" w14:textId="77777777" w:rsidR="00D4515C" w:rsidRDefault="00D4515C" w:rsidP="00A47993"/>
    <w:p w14:paraId="15FB057D" w14:textId="77777777" w:rsidR="00D4515C" w:rsidRDefault="00D4515C" w:rsidP="00A47993"/>
    <w:p w14:paraId="5A0E5A56" w14:textId="77777777" w:rsidR="00D4515C" w:rsidRDefault="00D4515C" w:rsidP="00A47993"/>
    <w:p w14:paraId="73AC6B7B" w14:textId="77777777" w:rsidR="00D4515C" w:rsidRDefault="00D4515C" w:rsidP="00A47993"/>
    <w:p w14:paraId="38A45082" w14:textId="77777777" w:rsidR="00D4515C" w:rsidRDefault="00D4515C" w:rsidP="00A47993"/>
    <w:p w14:paraId="12B16AC3" w14:textId="77777777" w:rsidR="00D4515C" w:rsidRDefault="00D4515C" w:rsidP="00A47993"/>
    <w:p w14:paraId="3B598505" w14:textId="77777777" w:rsidR="00D4515C" w:rsidRDefault="00D4515C"/>
  </w:endnote>
  <w:endnote w:type="continuationSeparator" w:id="0">
    <w:p w14:paraId="5E444C57" w14:textId="77777777" w:rsidR="00D4515C" w:rsidRDefault="00D4515C" w:rsidP="00A47993">
      <w:r>
        <w:continuationSeparator/>
      </w:r>
    </w:p>
    <w:p w14:paraId="7D31989E" w14:textId="77777777" w:rsidR="00D4515C" w:rsidRDefault="00D4515C" w:rsidP="00A47993"/>
    <w:p w14:paraId="72B8DEA1" w14:textId="77777777" w:rsidR="00D4515C" w:rsidRDefault="00D4515C" w:rsidP="00A47993"/>
    <w:p w14:paraId="3941C2CC" w14:textId="77777777" w:rsidR="00D4515C" w:rsidRDefault="00D4515C" w:rsidP="00A47993"/>
    <w:p w14:paraId="2ADACCC6" w14:textId="77777777" w:rsidR="00D4515C" w:rsidRDefault="00D4515C" w:rsidP="00A47993"/>
    <w:p w14:paraId="26EE9868" w14:textId="77777777" w:rsidR="00D4515C" w:rsidRDefault="00D4515C" w:rsidP="00A47993"/>
    <w:p w14:paraId="2A598468" w14:textId="77777777" w:rsidR="00D4515C" w:rsidRDefault="00D4515C" w:rsidP="00A47993"/>
    <w:p w14:paraId="47394D37" w14:textId="77777777" w:rsidR="00D4515C" w:rsidRDefault="00D4515C" w:rsidP="00A47993"/>
    <w:p w14:paraId="7C542319" w14:textId="77777777" w:rsidR="00D4515C" w:rsidRDefault="00D4515C" w:rsidP="00A47993"/>
    <w:p w14:paraId="42D37A68" w14:textId="77777777" w:rsidR="00D4515C" w:rsidRDefault="00D4515C" w:rsidP="00A47993"/>
    <w:p w14:paraId="460BB93A" w14:textId="77777777" w:rsidR="00D4515C" w:rsidRDefault="00D4515C" w:rsidP="00A47993"/>
    <w:p w14:paraId="4ACDD0EB" w14:textId="77777777" w:rsidR="00D4515C" w:rsidRDefault="00D4515C" w:rsidP="00A47993"/>
    <w:p w14:paraId="54D4A1F5" w14:textId="77777777" w:rsidR="00D4515C" w:rsidRDefault="00D4515C" w:rsidP="00A47993"/>
    <w:p w14:paraId="7C5624FE" w14:textId="77777777" w:rsidR="00D4515C" w:rsidRDefault="00D4515C" w:rsidP="00A47993"/>
    <w:p w14:paraId="0FD6212F" w14:textId="77777777" w:rsidR="00D4515C" w:rsidRDefault="00D4515C" w:rsidP="00A47993"/>
    <w:p w14:paraId="24C3B3C2" w14:textId="77777777" w:rsidR="00D4515C" w:rsidRDefault="00D4515C" w:rsidP="00A47993"/>
    <w:p w14:paraId="02D3EF59" w14:textId="77777777" w:rsidR="00D4515C" w:rsidRDefault="00D4515C" w:rsidP="00A47993"/>
    <w:p w14:paraId="1791E2F4" w14:textId="77777777" w:rsidR="00D4515C" w:rsidRDefault="00D451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5987D" w14:textId="77777777" w:rsidR="00D4515C" w:rsidRDefault="00D4515C" w:rsidP="00A47993">
      <w:r>
        <w:separator/>
      </w:r>
    </w:p>
    <w:p w14:paraId="4C87FE07" w14:textId="77777777" w:rsidR="00D4515C" w:rsidRDefault="00D4515C" w:rsidP="00A47993"/>
    <w:p w14:paraId="18292DE2" w14:textId="77777777" w:rsidR="00D4515C" w:rsidRDefault="00D4515C" w:rsidP="00A47993"/>
    <w:p w14:paraId="7ED1FAAF" w14:textId="77777777" w:rsidR="00D4515C" w:rsidRDefault="00D4515C" w:rsidP="00A47993"/>
    <w:p w14:paraId="588B05A2" w14:textId="77777777" w:rsidR="00D4515C" w:rsidRDefault="00D4515C" w:rsidP="00A47993"/>
    <w:p w14:paraId="6863EDA4" w14:textId="77777777" w:rsidR="00D4515C" w:rsidRDefault="00D4515C" w:rsidP="00A47993"/>
    <w:p w14:paraId="5CA0ABF4" w14:textId="77777777" w:rsidR="00D4515C" w:rsidRDefault="00D4515C" w:rsidP="00A47993"/>
    <w:p w14:paraId="1AF1A7C1" w14:textId="77777777" w:rsidR="00D4515C" w:rsidRDefault="00D4515C" w:rsidP="00A47993"/>
    <w:p w14:paraId="43BD511C" w14:textId="77777777" w:rsidR="00D4515C" w:rsidRDefault="00D4515C"/>
  </w:footnote>
  <w:footnote w:type="continuationSeparator" w:id="0">
    <w:p w14:paraId="591C94EB" w14:textId="77777777" w:rsidR="00D4515C" w:rsidRDefault="00D4515C" w:rsidP="00A47993">
      <w:r>
        <w:continuationSeparator/>
      </w:r>
    </w:p>
    <w:p w14:paraId="3889EA31" w14:textId="77777777" w:rsidR="00D4515C" w:rsidRDefault="00D4515C" w:rsidP="00A47993"/>
    <w:p w14:paraId="1DEA2615" w14:textId="77777777" w:rsidR="00D4515C" w:rsidRDefault="00D4515C" w:rsidP="00A47993"/>
    <w:p w14:paraId="3AC3A3A9" w14:textId="77777777" w:rsidR="00D4515C" w:rsidRDefault="00D4515C" w:rsidP="00A47993"/>
    <w:p w14:paraId="7E6A4E6D" w14:textId="77777777" w:rsidR="00D4515C" w:rsidRDefault="00D4515C" w:rsidP="00A47993"/>
    <w:p w14:paraId="4F4FA91A" w14:textId="77777777" w:rsidR="00D4515C" w:rsidRDefault="00D4515C" w:rsidP="00A47993"/>
    <w:p w14:paraId="3E172DE0" w14:textId="77777777" w:rsidR="00D4515C" w:rsidRDefault="00D4515C" w:rsidP="00A47993"/>
    <w:p w14:paraId="1A47C5A4" w14:textId="77777777" w:rsidR="00D4515C" w:rsidRDefault="00D4515C" w:rsidP="00A47993"/>
    <w:p w14:paraId="4E75E132" w14:textId="77777777" w:rsidR="00D4515C" w:rsidRDefault="00D4515C" w:rsidP="00A47993"/>
    <w:p w14:paraId="1B4D12FC" w14:textId="77777777" w:rsidR="00D4515C" w:rsidRDefault="00D4515C" w:rsidP="00A47993"/>
    <w:p w14:paraId="76DDFC86" w14:textId="77777777" w:rsidR="00D4515C" w:rsidRDefault="00D4515C" w:rsidP="00A47993"/>
    <w:p w14:paraId="3D2D9C9D" w14:textId="77777777" w:rsidR="00D4515C" w:rsidRDefault="00D4515C" w:rsidP="00A47993"/>
    <w:p w14:paraId="19DDF74C" w14:textId="77777777" w:rsidR="00D4515C" w:rsidRDefault="00D4515C" w:rsidP="00A47993"/>
    <w:p w14:paraId="7364E44A" w14:textId="77777777" w:rsidR="00D4515C" w:rsidRDefault="00D4515C" w:rsidP="00A47993"/>
    <w:p w14:paraId="0096E83E" w14:textId="77777777" w:rsidR="00D4515C" w:rsidRDefault="00D4515C" w:rsidP="00A47993"/>
    <w:p w14:paraId="385841A7" w14:textId="77777777" w:rsidR="00D4515C" w:rsidRDefault="00D4515C" w:rsidP="00A47993"/>
    <w:p w14:paraId="2CDB872D" w14:textId="77777777" w:rsidR="00D4515C" w:rsidRDefault="00D4515C" w:rsidP="00A47993"/>
    <w:p w14:paraId="7CDD90AD" w14:textId="77777777" w:rsidR="00D4515C" w:rsidRDefault="00D451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4"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5"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0"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2"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78C1B4F"/>
    <w:multiLevelType w:val="hybridMultilevel"/>
    <w:tmpl w:val="D4E85C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4"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3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4"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81C4587"/>
    <w:multiLevelType w:val="hybridMultilevel"/>
    <w:tmpl w:val="12E64D72"/>
    <w:lvl w:ilvl="0" w:tplc="04160001">
      <w:start w:val="1"/>
      <w:numFmt w:val="bullet"/>
      <w:lvlText w:val=""/>
      <w:lvlJc w:val="left"/>
      <w:pPr>
        <w:ind w:left="1788" w:hanging="360"/>
      </w:pPr>
      <w:rPr>
        <w:rFonts w:ascii="Symbol" w:hAnsi="Symbol" w:hint="default"/>
      </w:rPr>
    </w:lvl>
    <w:lvl w:ilvl="1" w:tplc="04160003" w:tentative="1">
      <w:start w:val="1"/>
      <w:numFmt w:val="bullet"/>
      <w:lvlText w:val="o"/>
      <w:lvlJc w:val="left"/>
      <w:pPr>
        <w:ind w:left="2508" w:hanging="360"/>
      </w:pPr>
      <w:rPr>
        <w:rFonts w:ascii="Courier New" w:hAnsi="Courier New" w:cs="Courier New" w:hint="default"/>
      </w:rPr>
    </w:lvl>
    <w:lvl w:ilvl="2" w:tplc="04160005" w:tentative="1">
      <w:start w:val="1"/>
      <w:numFmt w:val="bullet"/>
      <w:lvlText w:val=""/>
      <w:lvlJc w:val="left"/>
      <w:pPr>
        <w:ind w:left="3228" w:hanging="360"/>
      </w:pPr>
      <w:rPr>
        <w:rFonts w:ascii="Wingdings" w:hAnsi="Wingdings" w:hint="default"/>
      </w:rPr>
    </w:lvl>
    <w:lvl w:ilvl="3" w:tplc="04160001" w:tentative="1">
      <w:start w:val="1"/>
      <w:numFmt w:val="bullet"/>
      <w:lvlText w:val=""/>
      <w:lvlJc w:val="left"/>
      <w:pPr>
        <w:ind w:left="3948" w:hanging="360"/>
      </w:pPr>
      <w:rPr>
        <w:rFonts w:ascii="Symbol" w:hAnsi="Symbol" w:hint="default"/>
      </w:rPr>
    </w:lvl>
    <w:lvl w:ilvl="4" w:tplc="04160003" w:tentative="1">
      <w:start w:val="1"/>
      <w:numFmt w:val="bullet"/>
      <w:lvlText w:val="o"/>
      <w:lvlJc w:val="left"/>
      <w:pPr>
        <w:ind w:left="4668" w:hanging="360"/>
      </w:pPr>
      <w:rPr>
        <w:rFonts w:ascii="Courier New" w:hAnsi="Courier New" w:cs="Courier New" w:hint="default"/>
      </w:rPr>
    </w:lvl>
    <w:lvl w:ilvl="5" w:tplc="04160005" w:tentative="1">
      <w:start w:val="1"/>
      <w:numFmt w:val="bullet"/>
      <w:lvlText w:val=""/>
      <w:lvlJc w:val="left"/>
      <w:pPr>
        <w:ind w:left="5388" w:hanging="360"/>
      </w:pPr>
      <w:rPr>
        <w:rFonts w:ascii="Wingdings" w:hAnsi="Wingdings" w:hint="default"/>
      </w:rPr>
    </w:lvl>
    <w:lvl w:ilvl="6" w:tplc="04160001" w:tentative="1">
      <w:start w:val="1"/>
      <w:numFmt w:val="bullet"/>
      <w:lvlText w:val=""/>
      <w:lvlJc w:val="left"/>
      <w:pPr>
        <w:ind w:left="6108" w:hanging="360"/>
      </w:pPr>
      <w:rPr>
        <w:rFonts w:ascii="Symbol" w:hAnsi="Symbol" w:hint="default"/>
      </w:rPr>
    </w:lvl>
    <w:lvl w:ilvl="7" w:tplc="04160003" w:tentative="1">
      <w:start w:val="1"/>
      <w:numFmt w:val="bullet"/>
      <w:lvlText w:val="o"/>
      <w:lvlJc w:val="left"/>
      <w:pPr>
        <w:ind w:left="6828" w:hanging="360"/>
      </w:pPr>
      <w:rPr>
        <w:rFonts w:ascii="Courier New" w:hAnsi="Courier New" w:cs="Courier New" w:hint="default"/>
      </w:rPr>
    </w:lvl>
    <w:lvl w:ilvl="8" w:tplc="04160005" w:tentative="1">
      <w:start w:val="1"/>
      <w:numFmt w:val="bullet"/>
      <w:lvlText w:val=""/>
      <w:lvlJc w:val="left"/>
      <w:pPr>
        <w:ind w:left="7548" w:hanging="360"/>
      </w:pPr>
      <w:rPr>
        <w:rFonts w:ascii="Wingdings" w:hAnsi="Wingdings" w:hint="default"/>
      </w:rPr>
    </w:lvl>
  </w:abstractNum>
  <w:abstractNum w:abstractNumId="3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3"/>
  </w:num>
  <w:num w:numId="2">
    <w:abstractNumId w:val="41"/>
  </w:num>
  <w:num w:numId="3">
    <w:abstractNumId w:val="3"/>
  </w:num>
  <w:num w:numId="4">
    <w:abstractNumId w:val="31"/>
  </w:num>
  <w:num w:numId="5">
    <w:abstractNumId w:val="38"/>
  </w:num>
  <w:num w:numId="6">
    <w:abstractNumId w:val="37"/>
  </w:num>
  <w:num w:numId="7">
    <w:abstractNumId w:val="36"/>
  </w:num>
  <w:num w:numId="8">
    <w:abstractNumId w:val="9"/>
  </w:num>
  <w:num w:numId="9">
    <w:abstractNumId w:val="12"/>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8"/>
  </w:num>
  <w:num w:numId="12">
    <w:abstractNumId w:val="26"/>
  </w:num>
  <w:num w:numId="13">
    <w:abstractNumId w:val="39"/>
  </w:num>
  <w:num w:numId="14">
    <w:abstractNumId w:val="16"/>
  </w:num>
  <w:num w:numId="15">
    <w:abstractNumId w:val="27"/>
  </w:num>
  <w:num w:numId="16">
    <w:abstractNumId w:val="39"/>
  </w:num>
  <w:num w:numId="17">
    <w:abstractNumId w:val="39"/>
  </w:num>
  <w:num w:numId="18">
    <w:abstractNumId w:val="29"/>
  </w:num>
  <w:num w:numId="19">
    <w:abstractNumId w:val="29"/>
  </w:num>
  <w:num w:numId="20">
    <w:abstractNumId w:val="29"/>
  </w:num>
  <w:num w:numId="21">
    <w:abstractNumId w:val="29"/>
  </w:num>
  <w:num w:numId="22">
    <w:abstractNumId w:val="29"/>
  </w:num>
  <w:num w:numId="23">
    <w:abstractNumId w:val="11"/>
  </w:num>
  <w:num w:numId="24">
    <w:abstractNumId w:val="4"/>
  </w:num>
  <w:num w:numId="25">
    <w:abstractNumId w:val="13"/>
  </w:num>
  <w:num w:numId="26">
    <w:abstractNumId w:val="20"/>
  </w:num>
  <w:num w:numId="27">
    <w:abstractNumId w:val="23"/>
  </w:num>
  <w:num w:numId="28">
    <w:abstractNumId w:val="6"/>
  </w:num>
  <w:num w:numId="29">
    <w:abstractNumId w:val="29"/>
  </w:num>
  <w:num w:numId="30">
    <w:abstractNumId w:val="10"/>
  </w:num>
  <w:num w:numId="31">
    <w:abstractNumId w:val="14"/>
  </w:num>
  <w:num w:numId="32">
    <w:abstractNumId w:val="8"/>
  </w:num>
  <w:num w:numId="33">
    <w:abstractNumId w:val="30"/>
  </w:num>
  <w:num w:numId="34">
    <w:abstractNumId w:val="25"/>
  </w:num>
  <w:num w:numId="35">
    <w:abstractNumId w:val="19"/>
  </w:num>
  <w:num w:numId="36">
    <w:abstractNumId w:val="40"/>
  </w:num>
  <w:num w:numId="37">
    <w:abstractNumId w:val="24"/>
  </w:num>
  <w:num w:numId="38">
    <w:abstractNumId w:val="7"/>
  </w:num>
  <w:num w:numId="39">
    <w:abstractNumId w:val="42"/>
  </w:num>
  <w:num w:numId="40">
    <w:abstractNumId w:val="18"/>
  </w:num>
  <w:num w:numId="41">
    <w:abstractNumId w:val="32"/>
  </w:num>
  <w:num w:numId="42">
    <w:abstractNumId w:val="17"/>
  </w:num>
  <w:num w:numId="43">
    <w:abstractNumId w:val="5"/>
  </w:num>
  <w:num w:numId="44">
    <w:abstractNumId w:val="34"/>
  </w:num>
  <w:num w:numId="45">
    <w:abstractNumId w:val="15"/>
  </w:num>
  <w:num w:numId="46">
    <w:abstractNumId w:val="2"/>
  </w:num>
  <w:num w:numId="47">
    <w:abstractNumId w:val="21"/>
  </w:num>
  <w:num w:numId="48">
    <w:abstractNumId w:val="1"/>
  </w:num>
  <w:num w:numId="49">
    <w:abstractNumId w:val="22"/>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5C82"/>
    <w:rsid w:val="00176C47"/>
    <w:rsid w:val="00176F31"/>
    <w:rsid w:val="0017712E"/>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FA8"/>
    <w:rsid w:val="00563286"/>
    <w:rsid w:val="005661E6"/>
    <w:rsid w:val="00567A14"/>
    <w:rsid w:val="00567F63"/>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A723F"/>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3A33"/>
    <w:rsid w:val="00864373"/>
    <w:rsid w:val="008647B7"/>
    <w:rsid w:val="00865A71"/>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B43"/>
    <w:rsid w:val="00BD24BF"/>
    <w:rsid w:val="00BD2765"/>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2D48"/>
    <w:rsid w:val="00C73BA0"/>
    <w:rsid w:val="00C73ED4"/>
    <w:rsid w:val="00C740A9"/>
    <w:rsid w:val="00C74645"/>
    <w:rsid w:val="00C7667F"/>
    <w:rsid w:val="00C766F3"/>
    <w:rsid w:val="00C777DD"/>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diagramColors" Target="diagrams/colors6.xm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diagramLayout" Target="diagrams/layout6.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diagramData" Target="diagrams/data6.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image" Target="media/image9.png"/><Relationship Id="rId48" Type="http://schemas.microsoft.com/office/2007/relationships/diagramDrawing" Target="diagrams/drawing6.xm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diagramQuickStyle" Target="diagrams/quickStyle6.xml"/><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6DCACD45-C4E2-45E6-BB88-CFD5BC9F79FF}">
      <dgm:prSet/>
      <dgm:spPr/>
      <dgm:t>
        <a:bodyPr/>
        <a:lstStyle/>
        <a:p>
          <a:r>
            <a:rPr lang="pt-BR"/>
            <a:t>Integração do sistema com a aplicação</a:t>
          </a:r>
        </a:p>
      </dgm:t>
    </dgm:pt>
    <dgm:pt modelId="{10B35401-305B-4BC6-9C01-8849F319AE9F}" type="parTrans" cxnId="{A1180E77-A14D-4F67-AC5F-F1656F7F5054}">
      <dgm:prSet/>
      <dgm:spPr/>
    </dgm:pt>
    <dgm:pt modelId="{CB34FFD1-49C8-4EA0-85E3-7AFD42A2A624}" type="sibTrans" cxnId="{A1180E77-A14D-4F67-AC5F-F1656F7F5054}">
      <dgm:prSet/>
      <dgm:spPr/>
    </dgm:pt>
    <dgm:pt modelId="{EF2740CF-B4BB-4BCC-9C37-69912D3EB63C}">
      <dgm:prSet/>
      <dgm:spPr/>
      <dgm:t>
        <a:bodyPr/>
        <a:lstStyle/>
        <a:p>
          <a:r>
            <a:rPr lang="pt-BR"/>
            <a:t>Analise dos resultados</a:t>
          </a:r>
        </a:p>
      </dgm:t>
    </dgm:pt>
    <dgm:pt modelId="{BCC07FA8-1DBD-4743-B264-DB70091704DB}" type="parTrans" cxnId="{505CCF84-9689-449B-A7C4-0B8A1E8217E7}">
      <dgm:prSet/>
      <dgm:spPr/>
    </dgm:pt>
    <dgm:pt modelId="{6989D012-32A4-44A4-932D-96A7EADEDF8C}" type="sibTrans" cxnId="{505CCF84-9689-449B-A7C4-0B8A1E8217E7}">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1</TotalTime>
  <Pages>50</Pages>
  <Words>13147</Words>
  <Characters>71000</Characters>
  <Application>Microsoft Office Word</Application>
  <DocSecurity>0</DocSecurity>
  <Lines>591</Lines>
  <Paragraphs>16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398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534</cp:revision>
  <cp:lastPrinted>2003-10-22T01:33:00Z</cp:lastPrinted>
  <dcterms:created xsi:type="dcterms:W3CDTF">2018-05-30T22:47:00Z</dcterms:created>
  <dcterms:modified xsi:type="dcterms:W3CDTF">2020-06-24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